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A6FBAE" w14:textId="77777777" w:rsidR="00120791" w:rsidRPr="00EB18AB" w:rsidRDefault="00120791" w:rsidP="00120791">
      <w:pPr>
        <w:pStyle w:val="CitaoIntensa"/>
        <w:rPr>
          <w:rFonts w:ascii="Arial" w:hAnsi="Arial" w:cs="Arial"/>
          <w:sz w:val="20"/>
          <w:szCs w:val="20"/>
        </w:rPr>
      </w:pPr>
      <w:bookmarkStart w:id="0" w:name="_GoBack"/>
      <w:bookmarkEnd w:id="0"/>
      <w:r w:rsidRPr="00EB18AB">
        <w:rPr>
          <w:rFonts w:ascii="Arial" w:hAnsi="Arial" w:cs="Arial"/>
          <w:sz w:val="20"/>
          <w:szCs w:val="20"/>
        </w:rPr>
        <w:t>Revisões artigo 12829</w:t>
      </w:r>
      <w:r w:rsidR="00F02BDD" w:rsidRPr="00EB18AB">
        <w:rPr>
          <w:rFonts w:ascii="Arial" w:hAnsi="Arial" w:cs="Arial"/>
          <w:sz w:val="20"/>
          <w:szCs w:val="20"/>
        </w:rPr>
        <w:t xml:space="preserve"> – 2ª ronda</w:t>
      </w:r>
    </w:p>
    <w:p w14:paraId="7A1218AD" w14:textId="77777777" w:rsidR="00120791" w:rsidRPr="00EB18AB" w:rsidRDefault="00120791" w:rsidP="00120791">
      <w:pPr>
        <w:pStyle w:val="PargrafodaLista"/>
        <w:spacing w:after="0" w:line="240" w:lineRule="auto"/>
        <w:jc w:val="center"/>
        <w:rPr>
          <w:rFonts w:ascii="Arial" w:eastAsia="Times New Roman" w:hAnsi="Arial" w:cs="Arial"/>
          <w:b/>
          <w:bCs/>
          <w:color w:val="4472C4" w:themeColor="accent5"/>
          <w:sz w:val="28"/>
          <w:szCs w:val="28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8"/>
          <w:szCs w:val="28"/>
          <w:lang w:eastAsia="pt-PT"/>
        </w:rPr>
        <w:t>Revisor A</w:t>
      </w:r>
    </w:p>
    <w:p w14:paraId="23499637" w14:textId="77777777" w:rsidR="00120791" w:rsidRPr="00EB18AB" w:rsidRDefault="00120791" w:rsidP="00120791">
      <w:pPr>
        <w:pStyle w:val="PargrafodaLista"/>
        <w:spacing w:after="0" w:line="240" w:lineRule="auto"/>
        <w:jc w:val="center"/>
        <w:rPr>
          <w:rFonts w:ascii="Arial" w:eastAsia="Times New Roman" w:hAnsi="Arial" w:cs="Arial"/>
          <w:b/>
          <w:bCs/>
          <w:color w:val="4472C4" w:themeColor="accent5"/>
          <w:sz w:val="28"/>
          <w:szCs w:val="28"/>
          <w:lang w:eastAsia="pt-PT"/>
        </w:rPr>
      </w:pPr>
    </w:p>
    <w:p w14:paraId="59148F13" w14:textId="77777777" w:rsidR="00120791" w:rsidRPr="00EB18AB" w:rsidRDefault="005F42A4" w:rsidP="00EB18AB">
      <w:pPr>
        <w:pStyle w:val="PargrafodaLista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>Revisor A - Comentário 1 -</w:t>
      </w:r>
      <w:r w:rsidR="001016FE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</w:t>
      </w:r>
      <w:r w:rsidR="00DB18D3" w:rsidRPr="00EB18AB">
        <w:rPr>
          <w:rFonts w:ascii="Arial" w:eastAsia="Times New Roman" w:hAnsi="Arial" w:cs="Arial"/>
          <w:b/>
          <w:bCs/>
          <w:color w:val="111111"/>
          <w:sz w:val="20"/>
          <w:szCs w:val="20"/>
          <w:lang w:eastAsia="pt-PT"/>
        </w:rPr>
        <w:t>Relevância</w:t>
      </w:r>
      <w:r w:rsidR="00DB18D3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:</w:t>
      </w:r>
      <w:r w:rsidR="001016FE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</w:t>
      </w:r>
      <w:r w:rsidR="00DB18D3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o manuscrito é importante para a prática clínica de forma</w:t>
      </w:r>
      <w:r w:rsidR="003B6EA1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</w:t>
      </w:r>
      <w:r w:rsidR="00DB18D3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geral? </w:t>
      </w:r>
      <w:r w:rsidR="001016FE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</w:t>
      </w:r>
      <w:r w:rsidR="00DB18D3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Pode ajudar os médicos a aperfeiçoar a sua prática e consequentemente abordar de forma mais eficiente as pessoas com as várias doenças?</w:t>
      </w:r>
      <w:r w:rsidR="00120791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</w:t>
      </w:r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Apesar da melhoria da qualidade do manuscrito com as alterações </w:t>
      </w:r>
      <w:proofErr w:type="spellStart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efectuadas</w:t>
      </w:r>
      <w:proofErr w:type="spellEnd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, continuo a achar que, apesar de ser um tema extremamente pertinente, existem muitos outros, relativamente recentes, semelhantes, e alguns melhor </w:t>
      </w:r>
      <w:proofErr w:type="spellStart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estructurados</w:t>
      </w:r>
      <w:proofErr w:type="spellEnd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e de leitura, compreensão e consulta mais fácil, alguns citados na bibliografia e outros não, como por exemplo o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The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Adolescent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with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Menorrhagia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: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Diagnostic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Approach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to a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Suspected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Bleeding</w:t>
      </w:r>
      <w:proofErr w:type="spellEnd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 xml:space="preserve"> </w:t>
      </w:r>
      <w:proofErr w:type="spellStart"/>
      <w:r w:rsidR="00DB18D3" w:rsidRPr="00EB18AB">
        <w:rPr>
          <w:rFonts w:ascii="Arial" w:eastAsia="Times New Roman" w:hAnsi="Arial" w:cs="Arial"/>
          <w:i/>
          <w:iCs/>
          <w:color w:val="000000" w:themeColor="text1"/>
          <w:sz w:val="20"/>
          <w:szCs w:val="20"/>
          <w:lang w:eastAsia="pt-PT"/>
        </w:rPr>
        <w:t>Disorder</w:t>
      </w:r>
      <w:proofErr w:type="spellEnd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de Graham </w:t>
      </w:r>
      <w:proofErr w:type="spellStart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et</w:t>
      </w:r>
      <w:proofErr w:type="spellEnd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al, publicado na </w:t>
      </w:r>
      <w:proofErr w:type="spellStart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Pediatrics</w:t>
      </w:r>
      <w:proofErr w:type="spellEnd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in </w:t>
      </w:r>
      <w:proofErr w:type="spellStart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Review</w:t>
      </w:r>
      <w:proofErr w:type="spellEnd"/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em Dezembro de 2018.</w:t>
      </w:r>
      <w:r w:rsidR="00120791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</w:t>
      </w:r>
      <w:r w:rsidR="00DB18D3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Comenta fatores clínicos, científicos, sociais, políticos e económicos que </w:t>
      </w:r>
      <w:proofErr w:type="spellStart"/>
      <w:r w:rsidR="00DB18D3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afectam</w:t>
      </w:r>
      <w:proofErr w:type="spellEnd"/>
      <w:r w:rsidR="00DB18D3"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a saúde? </w:t>
      </w:r>
      <w:r w:rsidR="00DB18D3"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Sim, mas superficialmente.</w:t>
      </w:r>
    </w:p>
    <w:p w14:paraId="04C1B69B" w14:textId="77777777" w:rsidR="00227197" w:rsidRDefault="00DB18D3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6566B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8A5EFF" w:rsidRPr="00EB18AB">
        <w:rPr>
          <w:rFonts w:ascii="Arial" w:hAnsi="Arial" w:cs="Arial"/>
          <w:sz w:val="20"/>
          <w:szCs w:val="20"/>
        </w:rPr>
        <w:t>Agradecemos</w:t>
      </w:r>
      <w:r w:rsidR="006566BD" w:rsidRPr="00EB18AB">
        <w:rPr>
          <w:rFonts w:ascii="Arial" w:hAnsi="Arial" w:cs="Arial"/>
          <w:sz w:val="20"/>
          <w:szCs w:val="20"/>
        </w:rPr>
        <w:t xml:space="preserve"> a sugestão dessa bibliografia</w:t>
      </w:r>
      <w:r w:rsidR="008A5EFF" w:rsidRPr="00EB18AB">
        <w:rPr>
          <w:rFonts w:ascii="Arial" w:hAnsi="Arial" w:cs="Arial"/>
          <w:sz w:val="20"/>
          <w:szCs w:val="20"/>
        </w:rPr>
        <w:t xml:space="preserve"> e acrescent</w:t>
      </w:r>
      <w:r w:rsidR="00CD2209" w:rsidRPr="00EB18AB">
        <w:rPr>
          <w:rFonts w:ascii="Arial" w:hAnsi="Arial" w:cs="Arial"/>
          <w:sz w:val="20"/>
          <w:szCs w:val="20"/>
        </w:rPr>
        <w:t>á</w:t>
      </w:r>
      <w:r w:rsidR="008A5EFF" w:rsidRPr="00EB18AB">
        <w:rPr>
          <w:rFonts w:ascii="Arial" w:hAnsi="Arial" w:cs="Arial"/>
          <w:sz w:val="20"/>
          <w:szCs w:val="20"/>
        </w:rPr>
        <w:t xml:space="preserve">mo-la ao manuscrito. </w:t>
      </w:r>
      <w:r w:rsidR="006F5BC9" w:rsidRPr="00EB18AB">
        <w:rPr>
          <w:rFonts w:ascii="Arial" w:hAnsi="Arial" w:cs="Arial"/>
          <w:sz w:val="20"/>
          <w:szCs w:val="20"/>
        </w:rPr>
        <w:t xml:space="preserve">Esse artigo foca sobretudo </w:t>
      </w:r>
      <w:r w:rsidR="00E943A4" w:rsidRPr="00EB18AB">
        <w:rPr>
          <w:rFonts w:ascii="Arial" w:hAnsi="Arial" w:cs="Arial"/>
          <w:sz w:val="20"/>
          <w:szCs w:val="20"/>
        </w:rPr>
        <w:t xml:space="preserve">o diagnóstico de </w:t>
      </w:r>
      <w:r w:rsidR="006F5BC9" w:rsidRPr="00EB18AB">
        <w:rPr>
          <w:rFonts w:ascii="Arial" w:hAnsi="Arial" w:cs="Arial"/>
          <w:sz w:val="20"/>
          <w:szCs w:val="20"/>
        </w:rPr>
        <w:t>patologia hematológica</w:t>
      </w:r>
      <w:r w:rsidR="00E943A4" w:rsidRPr="00EB18AB">
        <w:rPr>
          <w:rFonts w:ascii="Arial" w:hAnsi="Arial" w:cs="Arial"/>
          <w:sz w:val="20"/>
          <w:szCs w:val="20"/>
        </w:rPr>
        <w:t xml:space="preserve"> associada a HUA dos adolescentes</w:t>
      </w:r>
      <w:r w:rsidR="006F5BC9" w:rsidRPr="00EB18AB">
        <w:rPr>
          <w:rFonts w:ascii="Arial" w:hAnsi="Arial" w:cs="Arial"/>
          <w:sz w:val="20"/>
          <w:szCs w:val="20"/>
        </w:rPr>
        <w:t xml:space="preserve">, reforçando a importância do papel dos hematologistas na abordagem das HUA nas adolescentes. </w:t>
      </w:r>
      <w:r w:rsidR="00E943A4" w:rsidRPr="00EB18AB">
        <w:rPr>
          <w:rFonts w:ascii="Arial" w:hAnsi="Arial" w:cs="Arial"/>
          <w:sz w:val="20"/>
          <w:szCs w:val="20"/>
        </w:rPr>
        <w:t xml:space="preserve"> No entanto, é muito pouco </w:t>
      </w:r>
      <w:r w:rsidR="002B5E06" w:rsidRPr="00EB18AB">
        <w:rPr>
          <w:rFonts w:ascii="Arial" w:hAnsi="Arial" w:cs="Arial"/>
          <w:sz w:val="20"/>
          <w:szCs w:val="20"/>
        </w:rPr>
        <w:t xml:space="preserve">desenvolvido noutros tópicos, nomeadamente na </w:t>
      </w:r>
      <w:r w:rsidR="00B26A72" w:rsidRPr="00EB18AB">
        <w:rPr>
          <w:rFonts w:ascii="Arial" w:hAnsi="Arial" w:cs="Arial"/>
          <w:sz w:val="20"/>
          <w:szCs w:val="20"/>
        </w:rPr>
        <w:t xml:space="preserve">restante avaliação etiológica e nas doses dos fármacos enumerados. </w:t>
      </w:r>
      <w:r w:rsidR="00E93B25" w:rsidRPr="00EB18AB">
        <w:rPr>
          <w:rFonts w:ascii="Arial" w:hAnsi="Arial" w:cs="Arial"/>
          <w:sz w:val="20"/>
          <w:szCs w:val="20"/>
        </w:rPr>
        <w:t xml:space="preserve"> </w:t>
      </w:r>
      <w:r w:rsidR="00327F02" w:rsidRPr="00EB18AB">
        <w:rPr>
          <w:rFonts w:ascii="Arial" w:hAnsi="Arial" w:cs="Arial"/>
          <w:sz w:val="20"/>
          <w:szCs w:val="20"/>
        </w:rPr>
        <w:t xml:space="preserve">No nosso manuscrito </w:t>
      </w:r>
      <w:r w:rsidR="005A7FCE" w:rsidRPr="00EB18AB">
        <w:rPr>
          <w:rFonts w:ascii="Arial" w:hAnsi="Arial" w:cs="Arial"/>
          <w:sz w:val="20"/>
          <w:szCs w:val="20"/>
        </w:rPr>
        <w:t>condens</w:t>
      </w:r>
      <w:r w:rsidR="00227197">
        <w:rPr>
          <w:rFonts w:ascii="Arial" w:hAnsi="Arial" w:cs="Arial"/>
          <w:sz w:val="20"/>
          <w:szCs w:val="20"/>
        </w:rPr>
        <w:t>á</w:t>
      </w:r>
      <w:r w:rsidR="005A7FCE" w:rsidRPr="00EB18AB">
        <w:rPr>
          <w:rFonts w:ascii="Arial" w:hAnsi="Arial" w:cs="Arial"/>
          <w:sz w:val="20"/>
          <w:szCs w:val="20"/>
        </w:rPr>
        <w:t>mos</w:t>
      </w:r>
      <w:r w:rsidR="00327F02" w:rsidRPr="00EB18AB">
        <w:rPr>
          <w:rFonts w:ascii="Arial" w:hAnsi="Arial" w:cs="Arial"/>
          <w:sz w:val="20"/>
          <w:szCs w:val="20"/>
        </w:rPr>
        <w:t xml:space="preserve"> informação que estava dispersa na bibliografia </w:t>
      </w:r>
      <w:r w:rsidR="00E93B25" w:rsidRPr="00EB18AB">
        <w:rPr>
          <w:rFonts w:ascii="Arial" w:hAnsi="Arial" w:cs="Arial"/>
          <w:sz w:val="20"/>
          <w:szCs w:val="20"/>
        </w:rPr>
        <w:t>relativa a</w:t>
      </w:r>
      <w:r w:rsidR="00327F02" w:rsidRPr="00EB18AB">
        <w:rPr>
          <w:rFonts w:ascii="Arial" w:hAnsi="Arial" w:cs="Arial"/>
          <w:sz w:val="20"/>
          <w:szCs w:val="20"/>
        </w:rPr>
        <w:t xml:space="preserve"> avaliação e tratamento da HUA </w:t>
      </w:r>
      <w:r w:rsidR="00E93B25" w:rsidRPr="00EB18AB">
        <w:rPr>
          <w:rFonts w:ascii="Arial" w:hAnsi="Arial" w:cs="Arial"/>
          <w:sz w:val="20"/>
          <w:szCs w:val="20"/>
        </w:rPr>
        <w:t xml:space="preserve">específicos </w:t>
      </w:r>
      <w:r w:rsidR="00327F02" w:rsidRPr="00EB18AB">
        <w:rPr>
          <w:rFonts w:ascii="Arial" w:hAnsi="Arial" w:cs="Arial"/>
          <w:sz w:val="20"/>
          <w:szCs w:val="20"/>
        </w:rPr>
        <w:t>nas adolescentes</w:t>
      </w:r>
      <w:r w:rsidR="00781369" w:rsidRPr="00EB18AB">
        <w:rPr>
          <w:rFonts w:ascii="Arial" w:hAnsi="Arial" w:cs="Arial"/>
          <w:sz w:val="20"/>
          <w:szCs w:val="20"/>
        </w:rPr>
        <w:t xml:space="preserve">.  </w:t>
      </w:r>
      <w:r w:rsidR="003D16D6" w:rsidRPr="00EB18AB">
        <w:rPr>
          <w:rFonts w:ascii="Arial" w:hAnsi="Arial" w:cs="Arial"/>
          <w:sz w:val="20"/>
          <w:szCs w:val="20"/>
        </w:rPr>
        <w:t xml:space="preserve">Consideramos que </w:t>
      </w:r>
      <w:r w:rsidR="00144F24" w:rsidRPr="00EB18AB">
        <w:rPr>
          <w:rFonts w:ascii="Arial" w:hAnsi="Arial" w:cs="Arial"/>
          <w:sz w:val="20"/>
          <w:szCs w:val="20"/>
        </w:rPr>
        <w:t>a estrutura est</w:t>
      </w:r>
      <w:r w:rsidR="00FB3CC8" w:rsidRPr="00EB18AB">
        <w:rPr>
          <w:rFonts w:ascii="Arial" w:hAnsi="Arial" w:cs="Arial"/>
          <w:sz w:val="20"/>
          <w:szCs w:val="20"/>
        </w:rPr>
        <w:t>á</w:t>
      </w:r>
      <w:r w:rsidR="00144F24" w:rsidRPr="00EB18AB">
        <w:rPr>
          <w:rFonts w:ascii="Arial" w:hAnsi="Arial" w:cs="Arial"/>
          <w:sz w:val="20"/>
          <w:szCs w:val="20"/>
        </w:rPr>
        <w:t xml:space="preserve"> bem organizada e permite </w:t>
      </w:r>
      <w:r w:rsidR="003D16D6" w:rsidRPr="00EB18AB">
        <w:rPr>
          <w:rFonts w:ascii="Arial" w:hAnsi="Arial" w:cs="Arial"/>
          <w:sz w:val="20"/>
          <w:szCs w:val="20"/>
        </w:rPr>
        <w:t>uma fácil leitura</w:t>
      </w:r>
      <w:r w:rsidR="00144F24" w:rsidRPr="00EB18AB">
        <w:rPr>
          <w:rFonts w:ascii="Arial" w:hAnsi="Arial" w:cs="Arial"/>
          <w:sz w:val="20"/>
          <w:szCs w:val="20"/>
        </w:rPr>
        <w:t xml:space="preserve">, não só da abordagem diagnóstica, mas também da abordagem terapêutica: </w:t>
      </w:r>
      <w:r w:rsidR="008C5301" w:rsidRPr="00EB18AB">
        <w:rPr>
          <w:rFonts w:ascii="Arial" w:hAnsi="Arial" w:cs="Arial"/>
          <w:sz w:val="20"/>
          <w:szCs w:val="20"/>
        </w:rPr>
        <w:t>numa primeira parte especific</w:t>
      </w:r>
      <w:r w:rsidR="00227197">
        <w:rPr>
          <w:rFonts w:ascii="Arial" w:hAnsi="Arial" w:cs="Arial"/>
          <w:sz w:val="20"/>
          <w:szCs w:val="20"/>
        </w:rPr>
        <w:t>a</w:t>
      </w:r>
      <w:r w:rsidR="008C5301" w:rsidRPr="00EB18AB">
        <w:rPr>
          <w:rFonts w:ascii="Arial" w:hAnsi="Arial" w:cs="Arial"/>
          <w:sz w:val="20"/>
          <w:szCs w:val="20"/>
        </w:rPr>
        <w:t>mos</w:t>
      </w:r>
      <w:r w:rsidR="00781369" w:rsidRPr="00EB18AB">
        <w:rPr>
          <w:rFonts w:ascii="Arial" w:hAnsi="Arial" w:cs="Arial"/>
          <w:sz w:val="20"/>
          <w:szCs w:val="20"/>
        </w:rPr>
        <w:t xml:space="preserve"> as diferentes </w:t>
      </w:r>
      <w:r w:rsidR="008C5301" w:rsidRPr="00EB18AB">
        <w:rPr>
          <w:rFonts w:ascii="Arial" w:hAnsi="Arial" w:cs="Arial"/>
          <w:sz w:val="20"/>
          <w:szCs w:val="20"/>
        </w:rPr>
        <w:t>opções</w:t>
      </w:r>
      <w:r w:rsidR="00781369" w:rsidRPr="00EB18AB">
        <w:rPr>
          <w:rFonts w:ascii="Arial" w:hAnsi="Arial" w:cs="Arial"/>
          <w:sz w:val="20"/>
          <w:szCs w:val="20"/>
        </w:rPr>
        <w:t xml:space="preserve"> farmacológicas</w:t>
      </w:r>
      <w:r w:rsidR="00144F24" w:rsidRPr="00EB18AB">
        <w:rPr>
          <w:rFonts w:ascii="Arial" w:hAnsi="Arial" w:cs="Arial"/>
          <w:sz w:val="20"/>
          <w:szCs w:val="20"/>
        </w:rPr>
        <w:t xml:space="preserve">, cuja consulta foi simplificada com a </w:t>
      </w:r>
      <w:r w:rsidR="007A6A22" w:rsidRPr="00EB18AB">
        <w:rPr>
          <w:rFonts w:ascii="Arial" w:hAnsi="Arial" w:cs="Arial"/>
          <w:sz w:val="20"/>
          <w:szCs w:val="20"/>
        </w:rPr>
        <w:t>elaboração da tabela</w:t>
      </w:r>
      <w:r w:rsidR="005A7FCE" w:rsidRPr="00EB18AB">
        <w:rPr>
          <w:rFonts w:ascii="Arial" w:hAnsi="Arial" w:cs="Arial"/>
          <w:sz w:val="20"/>
          <w:szCs w:val="20"/>
        </w:rPr>
        <w:t>.</w:t>
      </w:r>
      <w:r w:rsidR="007A6A22" w:rsidRPr="00EB18AB">
        <w:rPr>
          <w:rFonts w:ascii="Arial" w:hAnsi="Arial" w:cs="Arial"/>
          <w:sz w:val="20"/>
          <w:szCs w:val="20"/>
        </w:rPr>
        <w:t xml:space="preserve"> Seguidamente especificamos num algoritmo, a conduta terapêutica de acordo com a gravidade do quadro </w:t>
      </w:r>
      <w:r w:rsidR="002B44E2" w:rsidRPr="00EB18AB">
        <w:rPr>
          <w:rFonts w:ascii="Arial" w:hAnsi="Arial" w:cs="Arial"/>
          <w:sz w:val="20"/>
          <w:szCs w:val="20"/>
        </w:rPr>
        <w:t>clínico</w:t>
      </w:r>
      <w:r w:rsidR="007A6A22" w:rsidRPr="00EB18AB">
        <w:rPr>
          <w:rFonts w:ascii="Arial" w:hAnsi="Arial" w:cs="Arial"/>
          <w:sz w:val="20"/>
          <w:szCs w:val="20"/>
        </w:rPr>
        <w:t xml:space="preserve">. </w:t>
      </w:r>
      <w:r w:rsidR="00FB3CC8" w:rsidRPr="00EB18AB">
        <w:rPr>
          <w:rFonts w:ascii="Arial" w:hAnsi="Arial" w:cs="Arial"/>
          <w:sz w:val="20"/>
          <w:szCs w:val="20"/>
        </w:rPr>
        <w:t xml:space="preserve"> </w:t>
      </w:r>
    </w:p>
    <w:p w14:paraId="1686FE9A" w14:textId="77777777" w:rsidR="00CB154D" w:rsidRPr="00EB18AB" w:rsidRDefault="00227197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O</w:t>
      </w:r>
      <w:r w:rsidR="00CB154D" w:rsidRPr="00EB18AB">
        <w:rPr>
          <w:rFonts w:ascii="Arial" w:hAnsi="Arial" w:cs="Arial"/>
          <w:sz w:val="20"/>
          <w:szCs w:val="20"/>
          <w:lang w:eastAsia="pt-PT"/>
        </w:rPr>
        <w:t xml:space="preserve">s aspetos sociais não foram descurados e estão </w:t>
      </w:r>
      <w:r w:rsidR="00195FE9" w:rsidRPr="00EB18AB">
        <w:rPr>
          <w:rFonts w:ascii="Arial" w:hAnsi="Arial" w:cs="Arial"/>
          <w:sz w:val="20"/>
          <w:szCs w:val="20"/>
          <w:lang w:eastAsia="pt-PT"/>
        </w:rPr>
        <w:t xml:space="preserve">particularmente </w:t>
      </w:r>
      <w:r w:rsidR="00CB154D" w:rsidRPr="00EB18AB">
        <w:rPr>
          <w:rFonts w:ascii="Arial" w:hAnsi="Arial" w:cs="Arial"/>
          <w:sz w:val="20"/>
          <w:szCs w:val="20"/>
          <w:lang w:eastAsia="pt-PT"/>
        </w:rPr>
        <w:t>patentes na introdução do artigo.</w:t>
      </w:r>
    </w:p>
    <w:p w14:paraId="53E20674" w14:textId="77777777" w:rsidR="008A5EFF" w:rsidRPr="00EB18AB" w:rsidRDefault="008A5EFF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211E65F0" w14:textId="77777777" w:rsidR="00120791" w:rsidRPr="00EB18AB" w:rsidRDefault="005F42A4" w:rsidP="00EB18AB">
      <w:pPr>
        <w:pStyle w:val="PargrafodaLista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>Revisor A - Comentário 2 -</w:t>
      </w:r>
      <w:r w:rsidR="001016FE" w:rsidRPr="00EB18AB">
        <w:rPr>
          <w:rFonts w:ascii="Arial" w:hAnsi="Arial" w:cs="Arial"/>
          <w:b/>
          <w:bCs/>
          <w:color w:val="808080" w:themeColor="background1" w:themeShade="80"/>
          <w:sz w:val="20"/>
          <w:szCs w:val="20"/>
        </w:rPr>
        <w:t xml:space="preserve"> </w:t>
      </w:r>
      <w:r w:rsidR="001016FE" w:rsidRPr="00EB18AB">
        <w:rPr>
          <w:rFonts w:ascii="Arial" w:hAnsi="Arial" w:cs="Arial"/>
          <w:color w:val="808080" w:themeColor="background1" w:themeShade="80"/>
          <w:sz w:val="20"/>
          <w:szCs w:val="20"/>
        </w:rPr>
        <w:t xml:space="preserve">Originalidade: o que é que este manuscrito acrescenta à literatura existente? </w:t>
      </w:r>
      <w:r w:rsidR="001016FE" w:rsidRPr="00EB18AB">
        <w:rPr>
          <w:rFonts w:ascii="Arial" w:hAnsi="Arial" w:cs="Arial"/>
          <w:sz w:val="20"/>
          <w:szCs w:val="20"/>
        </w:rPr>
        <w:t>Continuo a ser da opinião que acrescenta pouco ao já existente</w:t>
      </w:r>
    </w:p>
    <w:p w14:paraId="26395AD7" w14:textId="77777777" w:rsidR="005F42A4" w:rsidRPr="00EB18AB" w:rsidRDefault="001016FE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0C3BA3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5A7FCE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7A6A22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7A6A22" w:rsidRPr="00EB18AB">
        <w:rPr>
          <w:rFonts w:ascii="Arial" w:hAnsi="Arial" w:cs="Arial"/>
          <w:sz w:val="20"/>
          <w:szCs w:val="20"/>
        </w:rPr>
        <w:t>Reiteramos que não encontr</w:t>
      </w:r>
      <w:r w:rsidR="00227197">
        <w:rPr>
          <w:rFonts w:ascii="Arial" w:hAnsi="Arial" w:cs="Arial"/>
          <w:sz w:val="20"/>
          <w:szCs w:val="20"/>
        </w:rPr>
        <w:t>á</w:t>
      </w:r>
      <w:r w:rsidR="007A6A22" w:rsidRPr="00EB18AB">
        <w:rPr>
          <w:rFonts w:ascii="Arial" w:hAnsi="Arial" w:cs="Arial"/>
          <w:sz w:val="20"/>
          <w:szCs w:val="20"/>
        </w:rPr>
        <w:t xml:space="preserve">mos nenhum artigo na bibliografia que apresente a </w:t>
      </w:r>
      <w:r w:rsidR="00C8400E" w:rsidRPr="00EB18AB">
        <w:rPr>
          <w:rFonts w:ascii="Arial" w:hAnsi="Arial" w:cs="Arial"/>
          <w:sz w:val="20"/>
          <w:szCs w:val="20"/>
        </w:rPr>
        <w:t xml:space="preserve">totalidade da </w:t>
      </w:r>
      <w:r w:rsidR="007A6A22" w:rsidRPr="00EB18AB">
        <w:rPr>
          <w:rFonts w:ascii="Arial" w:hAnsi="Arial" w:cs="Arial"/>
          <w:sz w:val="20"/>
          <w:szCs w:val="20"/>
        </w:rPr>
        <w:t xml:space="preserve">informação </w:t>
      </w:r>
      <w:r w:rsidR="00C8400E" w:rsidRPr="00EB18AB">
        <w:rPr>
          <w:rFonts w:ascii="Arial" w:hAnsi="Arial" w:cs="Arial"/>
          <w:sz w:val="20"/>
          <w:szCs w:val="20"/>
        </w:rPr>
        <w:t xml:space="preserve">relativamente a este tema. </w:t>
      </w:r>
    </w:p>
    <w:p w14:paraId="015EBBDB" w14:textId="77777777" w:rsidR="001016FE" w:rsidRPr="00EB18AB" w:rsidRDefault="001016FE" w:rsidP="00EB18AB">
      <w:pPr>
        <w:spacing w:after="0" w:line="240" w:lineRule="auto"/>
        <w:ind w:left="360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2A597A8E" w14:textId="77777777" w:rsidR="001016FE" w:rsidRPr="00EB18AB" w:rsidRDefault="001016FE" w:rsidP="00EB18AB">
      <w:pPr>
        <w:pStyle w:val="PargrafodaLista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3 - </w:t>
      </w:r>
      <w:r w:rsidRPr="00EB18AB">
        <w:rPr>
          <w:rFonts w:ascii="Arial" w:eastAsia="Times New Roman" w:hAnsi="Arial" w:cs="Arial"/>
          <w:b/>
          <w:bCs/>
          <w:color w:val="111111"/>
          <w:sz w:val="20"/>
          <w:szCs w:val="20"/>
          <w:lang w:eastAsia="pt-PT"/>
        </w:rPr>
        <w:t>Má conduta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: </w:t>
      </w:r>
      <w:r w:rsidRPr="00EB18AB">
        <w:rPr>
          <w:rFonts w:ascii="Arial" w:eastAsia="Times New Roman" w:hAnsi="Arial" w:cs="Arial"/>
          <w:color w:val="7F7F7F"/>
          <w:sz w:val="20"/>
          <w:szCs w:val="20"/>
          <w:lang w:eastAsia="pt-PT"/>
        </w:rPr>
        <w:t>identifique plágio, imprecisão de dados, fraude, viés e a duplicação de publicação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. Continuo sem identificar fraude, viés ou duplicações evidentes. Continuo a achar que existem semelhanças significativas com outros manuscritos, não tendo, no entanto, competências para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detectar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plágio.</w:t>
      </w:r>
    </w:p>
    <w:p w14:paraId="45BF63B1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0C3BA3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A6520D" w:rsidRPr="00EB18AB">
        <w:rPr>
          <w:rFonts w:ascii="Arial" w:hAnsi="Arial" w:cs="Arial"/>
          <w:sz w:val="20"/>
          <w:szCs w:val="20"/>
        </w:rPr>
        <w:t xml:space="preserve">Atendendo a que se trata de um artigo de revisão, reflete necessariamente o conteúdo </w:t>
      </w:r>
      <w:r w:rsidR="00D556E7" w:rsidRPr="00EB18AB">
        <w:rPr>
          <w:rFonts w:ascii="Arial" w:hAnsi="Arial" w:cs="Arial"/>
          <w:sz w:val="20"/>
          <w:szCs w:val="20"/>
        </w:rPr>
        <w:t xml:space="preserve">dos artigos pesquisados. </w:t>
      </w:r>
      <w:r w:rsidR="00A6520D" w:rsidRPr="00EB18AB">
        <w:rPr>
          <w:rFonts w:ascii="Arial" w:hAnsi="Arial" w:cs="Arial"/>
          <w:sz w:val="20"/>
          <w:szCs w:val="20"/>
        </w:rPr>
        <w:t xml:space="preserve"> </w:t>
      </w:r>
      <w:r w:rsidR="002B44E2" w:rsidRPr="00EB18AB">
        <w:rPr>
          <w:rFonts w:ascii="Arial" w:hAnsi="Arial" w:cs="Arial"/>
          <w:sz w:val="20"/>
          <w:szCs w:val="20"/>
        </w:rPr>
        <w:t xml:space="preserve"> </w:t>
      </w:r>
    </w:p>
    <w:p w14:paraId="5A6054EE" w14:textId="77777777" w:rsidR="002B44E2" w:rsidRPr="00EB18AB" w:rsidRDefault="002B44E2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</w:p>
    <w:p w14:paraId="3CA70587" w14:textId="77777777" w:rsidR="003B6EA1" w:rsidRPr="00EB18AB" w:rsidRDefault="003B6EA1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4 - 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Título: é informativo e curto?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Reflecte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o conteúdo de forma sucinta? Mantenho-me da opinião que, apesar da introdução de algumas frases a referirem o termo “abordagem multidisciplinar”, mantem-se algo vaga a abordagem por parte de outras especialidades. Também me pareceu mais claro, após as alterações efetuadas, que se aborda apenas AUB aguda e não AUB no geral. Continua-me a parecer que não reflete bem o conteúdo, e que beneficiaria se o título fosse revisto.</w:t>
      </w:r>
    </w:p>
    <w:p w14:paraId="6E8BE86D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A04F24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 </w:t>
      </w:r>
      <w:r w:rsidR="002B44E2" w:rsidRPr="00EB18AB">
        <w:rPr>
          <w:rFonts w:ascii="Arial" w:hAnsi="Arial" w:cs="Arial"/>
          <w:sz w:val="20"/>
          <w:szCs w:val="20"/>
        </w:rPr>
        <w:t>Consideramos que a</w:t>
      </w:r>
      <w:r w:rsidR="00A04F24" w:rsidRPr="00EB18AB">
        <w:rPr>
          <w:rFonts w:ascii="Arial" w:hAnsi="Arial" w:cs="Arial"/>
          <w:sz w:val="20"/>
          <w:szCs w:val="20"/>
        </w:rPr>
        <w:t xml:space="preserve"> multidisciplinaridade </w:t>
      </w:r>
      <w:r w:rsidR="001B7183" w:rsidRPr="00EB18AB">
        <w:rPr>
          <w:rFonts w:ascii="Arial" w:hAnsi="Arial" w:cs="Arial"/>
          <w:sz w:val="20"/>
          <w:szCs w:val="20"/>
        </w:rPr>
        <w:t>é fundamental e está patente no artigo</w:t>
      </w:r>
      <w:r w:rsidR="00A04F24" w:rsidRPr="00EB18AB">
        <w:rPr>
          <w:rFonts w:ascii="Arial" w:hAnsi="Arial" w:cs="Arial"/>
          <w:sz w:val="20"/>
          <w:szCs w:val="20"/>
        </w:rPr>
        <w:t xml:space="preserve">. </w:t>
      </w:r>
      <w:r w:rsidR="00A6520D" w:rsidRPr="00EB18AB">
        <w:rPr>
          <w:rFonts w:ascii="Arial" w:hAnsi="Arial" w:cs="Arial"/>
          <w:sz w:val="20"/>
          <w:szCs w:val="20"/>
        </w:rPr>
        <w:t>Se achar mais ade</w:t>
      </w:r>
      <w:r w:rsidR="00D556E7" w:rsidRPr="00EB18AB">
        <w:rPr>
          <w:rFonts w:ascii="Arial" w:hAnsi="Arial" w:cs="Arial"/>
          <w:sz w:val="20"/>
          <w:szCs w:val="20"/>
        </w:rPr>
        <w:t xml:space="preserve">quado, podemos alterar o título para </w:t>
      </w:r>
      <w:proofErr w:type="spellStart"/>
      <w:r w:rsidR="00D556E7" w:rsidRPr="00EB18AB">
        <w:rPr>
          <w:rFonts w:ascii="Arial" w:hAnsi="Arial" w:cs="Arial"/>
          <w:sz w:val="20"/>
          <w:szCs w:val="20"/>
        </w:rPr>
        <w:t>Acute</w:t>
      </w:r>
      <w:proofErr w:type="spellEnd"/>
      <w:r w:rsidR="00D556E7" w:rsidRPr="00EB18AB">
        <w:rPr>
          <w:rFonts w:ascii="Arial" w:hAnsi="Arial" w:cs="Arial"/>
          <w:sz w:val="20"/>
          <w:szCs w:val="20"/>
        </w:rPr>
        <w:t xml:space="preserve"> Abnormal </w:t>
      </w:r>
      <w:proofErr w:type="spellStart"/>
      <w:r w:rsidR="00D556E7" w:rsidRPr="00EB18AB">
        <w:rPr>
          <w:rFonts w:ascii="Arial" w:hAnsi="Arial" w:cs="Arial"/>
          <w:sz w:val="20"/>
          <w:szCs w:val="20"/>
        </w:rPr>
        <w:t>Uterine</w:t>
      </w:r>
      <w:proofErr w:type="spellEnd"/>
      <w:r w:rsidR="00D556E7" w:rsidRPr="00EB18AB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56E7" w:rsidRPr="00EB18AB">
        <w:rPr>
          <w:rFonts w:ascii="Arial" w:hAnsi="Arial" w:cs="Arial"/>
          <w:sz w:val="20"/>
          <w:szCs w:val="20"/>
        </w:rPr>
        <w:t>Bleeding</w:t>
      </w:r>
      <w:proofErr w:type="spellEnd"/>
      <w:r w:rsidR="00D556E7" w:rsidRPr="00EB18AB">
        <w:rPr>
          <w:rFonts w:ascii="Arial" w:hAnsi="Arial" w:cs="Arial"/>
          <w:sz w:val="20"/>
          <w:szCs w:val="20"/>
        </w:rPr>
        <w:t xml:space="preserve"> – a multidisciplinar </w:t>
      </w:r>
      <w:proofErr w:type="spellStart"/>
      <w:r w:rsidR="00D556E7" w:rsidRPr="00EB18AB">
        <w:rPr>
          <w:rFonts w:ascii="Arial" w:hAnsi="Arial" w:cs="Arial"/>
          <w:sz w:val="20"/>
          <w:szCs w:val="20"/>
        </w:rPr>
        <w:t>approach</w:t>
      </w:r>
      <w:proofErr w:type="spellEnd"/>
      <w:r w:rsidR="00D556E7" w:rsidRPr="00EB18AB">
        <w:rPr>
          <w:rFonts w:ascii="Arial" w:hAnsi="Arial" w:cs="Arial"/>
          <w:sz w:val="20"/>
          <w:szCs w:val="20"/>
        </w:rPr>
        <w:t>/ Hemorragia Uterina Anormal Aguda – uma abordagem multidisciplinar-</w:t>
      </w:r>
    </w:p>
    <w:p w14:paraId="08609C61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7D5BF599" w14:textId="77777777" w:rsidR="003B6EA1" w:rsidRPr="00EB18AB" w:rsidRDefault="003B6EA1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>Revisor A - Comentário 5 -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Resumo: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reflecte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o conteúdo do manuscrito? </w:t>
      </w:r>
      <w:proofErr w:type="gramStart"/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Sim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É</w:t>
      </w:r>
      <w:proofErr w:type="gram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estruturado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Sim.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Resume o conteúdo de forma eficiente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Sim </w:t>
      </w:r>
    </w:p>
    <w:p w14:paraId="4BE9EFE8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C028B1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C028B1" w:rsidRPr="00EB18AB">
        <w:rPr>
          <w:rFonts w:ascii="Arial" w:hAnsi="Arial" w:cs="Arial"/>
          <w:sz w:val="20"/>
          <w:szCs w:val="20"/>
        </w:rPr>
        <w:t xml:space="preserve">agradecemos a apreciação efetuada pelo revisor. </w:t>
      </w:r>
    </w:p>
    <w:p w14:paraId="68A584E6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</w:p>
    <w:p w14:paraId="30E861CB" w14:textId="77777777" w:rsidR="001E2B6A" w:rsidRPr="00EB18AB" w:rsidRDefault="003B6EA1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6 -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Introdução: os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objectivos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são claramente mencionados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Não </w:t>
      </w:r>
      <w:proofErr w:type="gramStart"/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descritos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Justifica</w:t>
      </w:r>
      <w:proofErr w:type="gram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a relevância do estudo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Sim.</w:t>
      </w:r>
    </w:p>
    <w:p w14:paraId="5DFC7459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946479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946479" w:rsidRPr="00EB18AB">
        <w:rPr>
          <w:rFonts w:ascii="Arial" w:hAnsi="Arial" w:cs="Arial"/>
          <w:sz w:val="20"/>
          <w:szCs w:val="20"/>
        </w:rPr>
        <w:t>Consider</w:t>
      </w:r>
      <w:r w:rsidR="00227197">
        <w:rPr>
          <w:rFonts w:ascii="Arial" w:hAnsi="Arial" w:cs="Arial"/>
          <w:sz w:val="20"/>
          <w:szCs w:val="20"/>
        </w:rPr>
        <w:t>á</w:t>
      </w:r>
      <w:r w:rsidR="00946479" w:rsidRPr="00EB18AB">
        <w:rPr>
          <w:rFonts w:ascii="Arial" w:hAnsi="Arial" w:cs="Arial"/>
          <w:sz w:val="20"/>
          <w:szCs w:val="20"/>
        </w:rPr>
        <w:t xml:space="preserve">mos que não seria necessário à semelhança dos artigos consultados. </w:t>
      </w:r>
    </w:p>
    <w:p w14:paraId="39085EBD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</w:p>
    <w:p w14:paraId="11273B6D" w14:textId="77777777" w:rsidR="001E2B6A" w:rsidRPr="00EB18AB" w:rsidRDefault="001E2B6A" w:rsidP="00EB18AB">
      <w:pPr>
        <w:pStyle w:val="PargrafodaLista"/>
        <w:numPr>
          <w:ilvl w:val="0"/>
          <w:numId w:val="2"/>
        </w:numPr>
        <w:spacing w:before="100" w:beforeAutospacing="1" w:after="0" w:afterAutospacing="1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7 -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Métodos: descreve como os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objectivos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foram realizados? O desenho de estudo e metodologia são apropriados para os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objectivos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? Há falhas metodológicas? Há rigor na estatística? As metodologias nos manuscritos de caráter epidemiológico são adequadas?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Não descritos. </w:t>
      </w:r>
    </w:p>
    <w:p w14:paraId="291F7202" w14:textId="77777777" w:rsidR="00946479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946479" w:rsidRPr="00EB18AB">
        <w:rPr>
          <w:rFonts w:ascii="Arial" w:hAnsi="Arial" w:cs="Arial"/>
          <w:sz w:val="20"/>
          <w:szCs w:val="20"/>
        </w:rPr>
        <w:t xml:space="preserve"> Consider</w:t>
      </w:r>
      <w:r w:rsidR="00227197">
        <w:rPr>
          <w:rFonts w:ascii="Arial" w:hAnsi="Arial" w:cs="Arial"/>
          <w:sz w:val="20"/>
          <w:szCs w:val="20"/>
        </w:rPr>
        <w:t>á</w:t>
      </w:r>
      <w:r w:rsidR="00946479" w:rsidRPr="00EB18AB">
        <w:rPr>
          <w:rFonts w:ascii="Arial" w:hAnsi="Arial" w:cs="Arial"/>
          <w:sz w:val="20"/>
          <w:szCs w:val="20"/>
        </w:rPr>
        <w:t xml:space="preserve">mos que não seria necessário à semelhança dos artigos consultados. </w:t>
      </w:r>
    </w:p>
    <w:p w14:paraId="36656D0D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6C1559A5" w14:textId="77777777" w:rsidR="001E2B6A" w:rsidRPr="00EB18AB" w:rsidRDefault="001E2B6A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8 - </w:t>
      </w:r>
      <w:r w:rsidRPr="00EB18AB">
        <w:rPr>
          <w:rFonts w:ascii="Arial" w:eastAsia="Times New Roman" w:hAnsi="Arial" w:cs="Arial"/>
          <w:color w:val="7F7F7F"/>
          <w:sz w:val="20"/>
          <w:szCs w:val="20"/>
          <w:lang w:eastAsia="pt-PT"/>
        </w:rPr>
        <w:t xml:space="preserve">Resultados: a apresentação e análise dos dados é rigorosa? São claros e convincentes? Os quadros e tabelas são legíveis, elaborados de forma </w:t>
      </w:r>
      <w:proofErr w:type="spellStart"/>
      <w:r w:rsidRPr="00EB18AB">
        <w:rPr>
          <w:rFonts w:ascii="Arial" w:eastAsia="Times New Roman" w:hAnsi="Arial" w:cs="Arial"/>
          <w:color w:val="7F7F7F"/>
          <w:sz w:val="20"/>
          <w:szCs w:val="20"/>
          <w:lang w:eastAsia="pt-PT"/>
        </w:rPr>
        <w:t>correcta</w:t>
      </w:r>
      <w:proofErr w:type="spellEnd"/>
      <w:r w:rsidRPr="00EB18AB">
        <w:rPr>
          <w:rFonts w:ascii="Arial" w:eastAsia="Times New Roman" w:hAnsi="Arial" w:cs="Arial"/>
          <w:color w:val="7F7F7F"/>
          <w:sz w:val="20"/>
          <w:szCs w:val="20"/>
          <w:lang w:eastAsia="pt-PT"/>
        </w:rPr>
        <w:t xml:space="preserve">? 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Foram corrigidas algumas imprecisões existentes e reformulado parte do texto, tornando-o mais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perceptível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. Foi acrescentada uma tabela que me parece ter beneficiado bastante o manuscrito e facilitado a sua consulta.  No entanto continuo a achar a estrutura confusa, principalmente quando comparada com outros artigos muito semelhantes e mais sistematizados. Em relação ao comentário dos autores </w:t>
      </w:r>
      <w:r w:rsidRPr="00EB18AB">
        <w:rPr>
          <w:rFonts w:ascii="Arial" w:eastAsia="Times New Roman" w:hAnsi="Arial" w:cs="Arial"/>
          <w:color w:val="808080"/>
          <w:sz w:val="20"/>
          <w:szCs w:val="20"/>
          <w:lang w:eastAsia="pt-PT"/>
        </w:rPr>
        <w:t xml:space="preserve">“Não poderíamos repetir as doses em todas as secções para respeitar o limite do número de palavras.”  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Talvez não me tenha expresso da melhor forma mas, o que se pretendia sugerir era que se organizasse de forma mais lógica o texto para torná-lo mais fluído e inteligível, não que fossem introduzidas repetições desnecessárias. </w:t>
      </w:r>
    </w:p>
    <w:p w14:paraId="0A1D0B8D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741F27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741F27" w:rsidRPr="00EB18AB">
        <w:rPr>
          <w:rFonts w:ascii="Arial" w:eastAsia="Times New Roman" w:hAnsi="Arial" w:cs="Arial"/>
          <w:sz w:val="20"/>
          <w:szCs w:val="20"/>
          <w:lang w:eastAsia="pt-PT"/>
        </w:rPr>
        <w:t>Modific</w:t>
      </w:r>
      <w:r w:rsidR="00EB18AB">
        <w:rPr>
          <w:rFonts w:ascii="Arial" w:eastAsia="Times New Roman" w:hAnsi="Arial" w:cs="Arial"/>
          <w:sz w:val="20"/>
          <w:szCs w:val="20"/>
          <w:lang w:eastAsia="pt-PT"/>
        </w:rPr>
        <w:t>á</w:t>
      </w:r>
      <w:r w:rsidR="00741F27" w:rsidRPr="00EB18AB">
        <w:rPr>
          <w:rFonts w:ascii="Arial" w:eastAsia="Times New Roman" w:hAnsi="Arial" w:cs="Arial"/>
          <w:sz w:val="20"/>
          <w:szCs w:val="20"/>
          <w:lang w:eastAsia="pt-PT"/>
        </w:rPr>
        <w:t>mos o formato dos subcap</w:t>
      </w:r>
      <w:r w:rsidR="00ED613E" w:rsidRPr="00EB18AB">
        <w:rPr>
          <w:rFonts w:ascii="Arial" w:eastAsia="Times New Roman" w:hAnsi="Arial" w:cs="Arial"/>
          <w:sz w:val="20"/>
          <w:szCs w:val="20"/>
          <w:lang w:eastAsia="pt-PT"/>
        </w:rPr>
        <w:t>í</w:t>
      </w:r>
      <w:r w:rsidR="00741F27" w:rsidRPr="00EB18AB">
        <w:rPr>
          <w:rFonts w:ascii="Arial" w:eastAsia="Times New Roman" w:hAnsi="Arial" w:cs="Arial"/>
          <w:sz w:val="20"/>
          <w:szCs w:val="20"/>
          <w:lang w:eastAsia="pt-PT"/>
        </w:rPr>
        <w:t>tulos, de forma a tornar mais simples a perceção da estrutura</w:t>
      </w:r>
      <w:r w:rsidR="00ED613E" w:rsidRPr="00EB18AB">
        <w:rPr>
          <w:rFonts w:ascii="Arial" w:eastAsia="Times New Roman" w:hAnsi="Arial" w:cs="Arial"/>
          <w:sz w:val="20"/>
          <w:szCs w:val="20"/>
          <w:lang w:eastAsia="pt-PT"/>
        </w:rPr>
        <w:t>.  Realiz</w:t>
      </w:r>
      <w:r w:rsidR="00227197">
        <w:rPr>
          <w:rFonts w:ascii="Arial" w:eastAsia="Times New Roman" w:hAnsi="Arial" w:cs="Arial"/>
          <w:sz w:val="20"/>
          <w:szCs w:val="20"/>
          <w:lang w:eastAsia="pt-PT"/>
        </w:rPr>
        <w:t>á</w:t>
      </w:r>
      <w:r w:rsidR="00ED613E" w:rsidRPr="00EB18AB">
        <w:rPr>
          <w:rFonts w:ascii="Arial" w:eastAsia="Times New Roman" w:hAnsi="Arial" w:cs="Arial"/>
          <w:sz w:val="20"/>
          <w:szCs w:val="20"/>
          <w:lang w:eastAsia="pt-PT"/>
        </w:rPr>
        <w:t>mos ainda alterações que foram assinaladas.</w:t>
      </w:r>
    </w:p>
    <w:p w14:paraId="1750D666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</w:p>
    <w:p w14:paraId="133DC70C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</w:p>
    <w:p w14:paraId="4409CF7B" w14:textId="77777777" w:rsidR="001E2B6A" w:rsidRPr="00EB18AB" w:rsidRDefault="001E2B6A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9 -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Discusssão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: explica as implicações dos achados? Examina limitações? Identifica áreas que necessitam mais estudo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/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Conclusão: as conclusões são relevantes? Estão relacionadas com os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objectivos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? São baseadas nos resultados apresentados?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Foi restruturada, mas manteve conteúdo idêntico.</w:t>
      </w:r>
    </w:p>
    <w:p w14:paraId="47697D65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B76D6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ED613E" w:rsidRPr="00EB18AB">
        <w:rPr>
          <w:rFonts w:ascii="Arial" w:hAnsi="Arial" w:cs="Arial"/>
          <w:sz w:val="20"/>
          <w:szCs w:val="20"/>
        </w:rPr>
        <w:t>As conclusões foram revistas e modif</w:t>
      </w:r>
      <w:r w:rsidR="00E42EB7" w:rsidRPr="00EB18AB">
        <w:rPr>
          <w:rFonts w:ascii="Arial" w:hAnsi="Arial" w:cs="Arial"/>
          <w:sz w:val="20"/>
          <w:szCs w:val="20"/>
        </w:rPr>
        <w:t>i</w:t>
      </w:r>
      <w:r w:rsidR="00ED613E" w:rsidRPr="00EB18AB">
        <w:rPr>
          <w:rFonts w:ascii="Arial" w:hAnsi="Arial" w:cs="Arial"/>
          <w:sz w:val="20"/>
          <w:szCs w:val="20"/>
        </w:rPr>
        <w:t>c</w:t>
      </w:r>
      <w:r w:rsidR="00E42EB7" w:rsidRPr="00EB18AB">
        <w:rPr>
          <w:rFonts w:ascii="Arial" w:hAnsi="Arial" w:cs="Arial"/>
          <w:sz w:val="20"/>
          <w:szCs w:val="20"/>
        </w:rPr>
        <w:t>á</w:t>
      </w:r>
      <w:r w:rsidR="00ED613E" w:rsidRPr="00EB18AB">
        <w:rPr>
          <w:rFonts w:ascii="Arial" w:hAnsi="Arial" w:cs="Arial"/>
          <w:sz w:val="20"/>
          <w:szCs w:val="20"/>
        </w:rPr>
        <w:t>mos a</w:t>
      </w:r>
      <w:r w:rsidR="00E42EB7" w:rsidRPr="00EB18AB">
        <w:rPr>
          <w:rFonts w:ascii="Arial" w:hAnsi="Arial" w:cs="Arial"/>
          <w:sz w:val="20"/>
          <w:szCs w:val="20"/>
        </w:rPr>
        <w:t>lguns aspetos relacionados com a estrutura e o conteúdo.</w:t>
      </w:r>
      <w:r w:rsidR="00E42EB7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</w:p>
    <w:p w14:paraId="34FC721F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</w:pPr>
    </w:p>
    <w:p w14:paraId="53B2CE5A" w14:textId="77777777" w:rsidR="003B6EA1" w:rsidRPr="00EB18AB" w:rsidRDefault="002B07D8" w:rsidP="00EB18AB">
      <w:pPr>
        <w:pStyle w:val="PargrafodaLista"/>
        <w:numPr>
          <w:ilvl w:val="0"/>
          <w:numId w:val="2"/>
        </w:numPr>
        <w:spacing w:after="0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0- 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Referências: a literatura existente foi considerada de forma apropriada? Sim. Seguem o estilo da AMP? Sim A principal finalidade da revisão pelos pares é garantir a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exactidão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do manuscrito, por isso as referências devem ser verificadas. Os artigos citados possuem, de facto, a informação descrita no manuscrito?  As citações parecem ter sido revistas, mas persistem imprecisões já assinaladas na primeira fase e surgiram novas. Algum artigo recente ou relevante foi omitido? Anteriormente fiz referência a um artigo da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Pediatrics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in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Review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, mas é muito semelhante a outros referenciados e mais ou menos contemporâneos. A percentagem de referências recentes é adequada? Sim</w:t>
      </w:r>
    </w:p>
    <w:p w14:paraId="0DA32A4A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532C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E42EB7" w:rsidRPr="00EB18AB">
        <w:rPr>
          <w:rFonts w:ascii="Arial" w:hAnsi="Arial" w:cs="Arial"/>
          <w:sz w:val="20"/>
          <w:szCs w:val="20"/>
        </w:rPr>
        <w:t>Os autores agradecem esta revisão e reconhecem que existiam imprecisões</w:t>
      </w:r>
      <w:r w:rsidR="00722BBF" w:rsidRPr="00EB18AB">
        <w:rPr>
          <w:rFonts w:ascii="Arial" w:hAnsi="Arial" w:cs="Arial"/>
          <w:sz w:val="20"/>
          <w:szCs w:val="20"/>
        </w:rPr>
        <w:t xml:space="preserve">, </w:t>
      </w:r>
      <w:r w:rsidR="00E42EB7" w:rsidRPr="00EB18AB">
        <w:rPr>
          <w:rFonts w:ascii="Arial" w:hAnsi="Arial" w:cs="Arial"/>
          <w:sz w:val="20"/>
          <w:szCs w:val="20"/>
        </w:rPr>
        <w:t>que foram corrigidas.</w:t>
      </w:r>
    </w:p>
    <w:p w14:paraId="479A1952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</w:p>
    <w:p w14:paraId="7DCA40B8" w14:textId="77777777" w:rsidR="002B07D8" w:rsidRPr="00EB18AB" w:rsidRDefault="002B07D8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1 -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Tabelas / Figuras: a sua mensagem é bem clara sem ser necessário a referência no texto principal? Estão claramente identificadas e legíveis? Todas as abreviaturas e acrónimos estão definidos nas notas de rodapé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A tabela incluída melhorou muito a inteligibilidade do manuscrito. Sistematiza a abordagem terapêutica e permite consulta mais dirigida. Não tem notas de rodapé.</w:t>
      </w:r>
    </w:p>
    <w:p w14:paraId="5321BC31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532C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E532CD" w:rsidRPr="00EB18AB">
        <w:rPr>
          <w:rFonts w:ascii="Arial" w:hAnsi="Arial" w:cs="Arial"/>
          <w:sz w:val="20"/>
          <w:szCs w:val="20"/>
        </w:rPr>
        <w:t>Os autores agradecem o comentário</w:t>
      </w:r>
      <w:r w:rsidR="00160492" w:rsidRPr="00EB18AB">
        <w:rPr>
          <w:rFonts w:ascii="Arial" w:hAnsi="Arial" w:cs="Arial"/>
          <w:sz w:val="20"/>
          <w:szCs w:val="20"/>
        </w:rPr>
        <w:t>.</w:t>
      </w:r>
    </w:p>
    <w:p w14:paraId="503D8CA0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6448B462" w14:textId="77777777" w:rsidR="002B07D8" w:rsidRPr="00EB18AB" w:rsidRDefault="002B07D8" w:rsidP="00EB18AB">
      <w:pPr>
        <w:pStyle w:val="PargrafodaLista"/>
        <w:numPr>
          <w:ilvl w:val="0"/>
          <w:numId w:val="2"/>
        </w:numPr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2 -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Agradecimentos: identifica a fonte de financiamento? Identifica conflitos de interesse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Não existem.</w:t>
      </w:r>
    </w:p>
    <w:p w14:paraId="543D00C5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532C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E532CD" w:rsidRPr="00EB18AB">
        <w:rPr>
          <w:rFonts w:ascii="Arial" w:hAnsi="Arial" w:cs="Arial"/>
          <w:sz w:val="20"/>
          <w:szCs w:val="20"/>
        </w:rPr>
        <w:t>Os autores con</w:t>
      </w:r>
      <w:r w:rsidR="00160492" w:rsidRPr="00EB18AB">
        <w:rPr>
          <w:rFonts w:ascii="Arial" w:hAnsi="Arial" w:cs="Arial"/>
          <w:sz w:val="20"/>
          <w:szCs w:val="20"/>
        </w:rPr>
        <w:t>f</w:t>
      </w:r>
      <w:r w:rsidR="00E532CD" w:rsidRPr="00EB18AB">
        <w:rPr>
          <w:rFonts w:ascii="Arial" w:hAnsi="Arial" w:cs="Arial"/>
          <w:sz w:val="20"/>
          <w:szCs w:val="20"/>
        </w:rPr>
        <w:t>irmam a inexistência de financiamento ou conflito de interesses</w:t>
      </w:r>
      <w:r w:rsidR="00E532C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.</w:t>
      </w:r>
    </w:p>
    <w:p w14:paraId="4353785B" w14:textId="77777777" w:rsidR="002D0646" w:rsidRPr="00EB18AB" w:rsidRDefault="002D0646" w:rsidP="00EB18AB">
      <w:pPr>
        <w:pStyle w:val="PargrafodaLista"/>
        <w:spacing w:before="100" w:beforeAutospacing="1" w:after="100" w:afterAutospacing="1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743D1F62" w14:textId="77777777" w:rsidR="002B07D8" w:rsidRPr="00EB18AB" w:rsidRDefault="002B07D8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lastRenderedPageBreak/>
        <w:t xml:space="preserve">Revisor A - Comentário 13 </w:t>
      </w:r>
      <w:r w:rsidRPr="00EB18AB">
        <w:rPr>
          <w:rFonts w:ascii="Arial" w:eastAsia="Times New Roman" w:hAnsi="Arial" w:cs="Arial"/>
          <w:b/>
          <w:bCs/>
          <w:color w:val="111111"/>
          <w:sz w:val="20"/>
          <w:szCs w:val="20"/>
          <w:lang w:eastAsia="pt-PT"/>
        </w:rPr>
        <w:t>Extensão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: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o manuscrito pode ser encurtado sem eliminar </w:t>
      </w:r>
      <w:proofErr w:type="spellStart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aspectos</w:t>
      </w:r>
      <w:proofErr w:type="spellEnd"/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 fundamentais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Sim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. As figuras/tabelas podem ser eliminadas ou melhoradas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Não.</w:t>
      </w:r>
    </w:p>
    <w:p w14:paraId="67E9FB1E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532C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160492" w:rsidRPr="00EB18AB">
        <w:rPr>
          <w:rFonts w:ascii="Arial" w:hAnsi="Arial" w:cs="Arial"/>
          <w:sz w:val="20"/>
          <w:szCs w:val="20"/>
        </w:rPr>
        <w:t>Ao restruturarmos o artigo</w:t>
      </w:r>
      <w:r w:rsidR="006002B9" w:rsidRPr="00EB18AB">
        <w:rPr>
          <w:rFonts w:ascii="Arial" w:hAnsi="Arial" w:cs="Arial"/>
          <w:sz w:val="20"/>
          <w:szCs w:val="20"/>
        </w:rPr>
        <w:t>, retir</w:t>
      </w:r>
      <w:r w:rsidR="00EB18AB">
        <w:rPr>
          <w:rFonts w:ascii="Arial" w:hAnsi="Arial" w:cs="Arial"/>
          <w:sz w:val="20"/>
          <w:szCs w:val="20"/>
        </w:rPr>
        <w:t>á</w:t>
      </w:r>
      <w:r w:rsidR="006002B9" w:rsidRPr="00EB18AB">
        <w:rPr>
          <w:rFonts w:ascii="Arial" w:hAnsi="Arial" w:cs="Arial"/>
          <w:sz w:val="20"/>
          <w:szCs w:val="20"/>
        </w:rPr>
        <w:t xml:space="preserve">mos umas frases que nos pareceram redundantes.  </w:t>
      </w:r>
      <w:r w:rsidR="00A14E15" w:rsidRPr="00EB18AB">
        <w:rPr>
          <w:rFonts w:ascii="Arial" w:hAnsi="Arial" w:cs="Arial"/>
          <w:sz w:val="20"/>
          <w:szCs w:val="20"/>
        </w:rPr>
        <w:t>Sem</w:t>
      </w:r>
      <w:r w:rsidR="00E532CD" w:rsidRPr="00EB18AB">
        <w:rPr>
          <w:rFonts w:ascii="Arial" w:hAnsi="Arial" w:cs="Arial"/>
          <w:sz w:val="20"/>
          <w:szCs w:val="20"/>
        </w:rPr>
        <w:t xml:space="preserve"> eliminar aspetos fundamentais não consideramos </w:t>
      </w:r>
      <w:r w:rsidR="00A14E15" w:rsidRPr="00EB18AB">
        <w:rPr>
          <w:rFonts w:ascii="Arial" w:hAnsi="Arial" w:cs="Arial"/>
          <w:sz w:val="20"/>
          <w:szCs w:val="20"/>
        </w:rPr>
        <w:t xml:space="preserve">ser </w:t>
      </w:r>
      <w:r w:rsidR="00E532CD" w:rsidRPr="00EB18AB">
        <w:rPr>
          <w:rFonts w:ascii="Arial" w:hAnsi="Arial" w:cs="Arial"/>
          <w:sz w:val="20"/>
          <w:szCs w:val="20"/>
        </w:rPr>
        <w:t>possível</w:t>
      </w:r>
      <w:r w:rsidR="00EF2A0F" w:rsidRPr="00EB18AB">
        <w:rPr>
          <w:rFonts w:ascii="Arial" w:hAnsi="Arial" w:cs="Arial"/>
          <w:sz w:val="20"/>
          <w:szCs w:val="20"/>
        </w:rPr>
        <w:t xml:space="preserve"> encurt</w:t>
      </w:r>
      <w:r w:rsidR="002F4EA3">
        <w:rPr>
          <w:rFonts w:ascii="Arial" w:hAnsi="Arial" w:cs="Arial"/>
          <w:sz w:val="20"/>
          <w:szCs w:val="20"/>
        </w:rPr>
        <w:t>á</w:t>
      </w:r>
      <w:r w:rsidR="00A14E15" w:rsidRPr="00EB18AB">
        <w:rPr>
          <w:rFonts w:ascii="Arial" w:hAnsi="Arial" w:cs="Arial"/>
          <w:sz w:val="20"/>
          <w:szCs w:val="20"/>
        </w:rPr>
        <w:t>-lo mais.</w:t>
      </w:r>
    </w:p>
    <w:p w14:paraId="1653AC4E" w14:textId="77777777" w:rsidR="002D0646" w:rsidRPr="00EB18AB" w:rsidRDefault="002D0646" w:rsidP="00EB18AB">
      <w:pPr>
        <w:pStyle w:val="PargrafodaLista"/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2305F039" w14:textId="77777777" w:rsidR="002B07D8" w:rsidRPr="00EB18AB" w:rsidRDefault="002B07D8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4 </w:t>
      </w:r>
      <w:r w:rsidRPr="00EB18AB">
        <w:rPr>
          <w:rFonts w:ascii="Arial" w:eastAsia="Times New Roman" w:hAnsi="Arial" w:cs="Arial"/>
          <w:b/>
          <w:bCs/>
          <w:color w:val="111111"/>
          <w:sz w:val="20"/>
          <w:szCs w:val="20"/>
          <w:lang w:eastAsia="pt-PT"/>
        </w:rPr>
        <w:t>Apresentação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: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o manuscrito é apresentado de uma forma clara e lógica?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Se não, pode ser melhorado? Como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Apesar das alterações introduzidas creio que a estrutura poderia ser ulteriormente revista de forma a tornar o manuscrito mais claro.</w:t>
      </w:r>
    </w:p>
    <w:p w14:paraId="35DD83EA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AB4955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AB4955" w:rsidRPr="00EB18AB">
        <w:rPr>
          <w:rFonts w:ascii="Arial" w:hAnsi="Arial" w:cs="Arial"/>
          <w:sz w:val="20"/>
          <w:szCs w:val="20"/>
        </w:rPr>
        <w:t xml:space="preserve"> </w:t>
      </w:r>
      <w:r w:rsidR="00B0260D" w:rsidRPr="00EB18AB">
        <w:rPr>
          <w:rFonts w:ascii="Arial" w:hAnsi="Arial" w:cs="Arial"/>
          <w:sz w:val="20"/>
          <w:szCs w:val="20"/>
        </w:rPr>
        <w:t>Procedeu-se à revisão da estrutura do artigo de forma a que ficasse mais inteligível.</w:t>
      </w:r>
    </w:p>
    <w:p w14:paraId="0E1A6D3F" w14:textId="77777777" w:rsidR="002D0646" w:rsidRPr="00EB18AB" w:rsidRDefault="002D0646" w:rsidP="00EB18AB">
      <w:pPr>
        <w:pStyle w:val="PargrafodaLista"/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26DDB712" w14:textId="77777777" w:rsidR="002B07D8" w:rsidRPr="00EB18AB" w:rsidRDefault="002B07D8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5 </w:t>
      </w:r>
      <w:r w:rsidRPr="00EB18AB">
        <w:rPr>
          <w:rFonts w:ascii="Arial" w:eastAsia="Times New Roman" w:hAnsi="Arial" w:cs="Arial"/>
          <w:b/>
          <w:bCs/>
          <w:color w:val="111111"/>
          <w:sz w:val="20"/>
          <w:szCs w:val="20"/>
          <w:lang w:eastAsia="pt-PT"/>
        </w:rPr>
        <w:t>Recomendação de publicação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: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Acha que o manuscrito deve ser publicado na AMP?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Porquê? Porque não?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Mantenho opinião que necessitaria de algumas alterações. No entanto considero que as alterações introduzidas até à data foram benéficas, principalmente a introdução de uma tabela</w:t>
      </w:r>
    </w:p>
    <w:p w14:paraId="22C4F553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F2A0F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B0260D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B0260D" w:rsidRPr="00EB18AB">
        <w:rPr>
          <w:rFonts w:ascii="Arial" w:hAnsi="Arial" w:cs="Arial"/>
          <w:sz w:val="20"/>
          <w:szCs w:val="20"/>
        </w:rPr>
        <w:t>Foram efetuadas as alterações sugeridas e assinaladas no texto.</w:t>
      </w:r>
    </w:p>
    <w:p w14:paraId="79042513" w14:textId="77777777" w:rsidR="002D0646" w:rsidRPr="00EB18AB" w:rsidRDefault="002D0646" w:rsidP="00EB18AB">
      <w:pPr>
        <w:pStyle w:val="PargrafodaLista"/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2F0F4563" w14:textId="77777777" w:rsidR="002B07D8" w:rsidRPr="00EB18AB" w:rsidRDefault="002B07D8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6 </w:t>
      </w:r>
      <w:r w:rsidRPr="00EB18AB">
        <w:rPr>
          <w:rFonts w:ascii="Arial" w:eastAsia="Times New Roman" w:hAnsi="Arial" w:cs="Arial"/>
          <w:b/>
          <w:bCs/>
          <w:color w:val="111111"/>
          <w:sz w:val="20"/>
          <w:szCs w:val="20"/>
          <w:lang w:eastAsia="pt-PT"/>
        </w:rPr>
        <w:t>Prioridade de publicação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: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>em que ranking colocaria o manuscrito quanto à prioridade de publicação?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 xml:space="preserve"> </w:t>
      </w:r>
      <w:r w:rsidRPr="00EB18AB">
        <w:rPr>
          <w:rFonts w:ascii="Arial" w:eastAsia="Times New Roman" w:hAnsi="Arial" w:cs="Arial"/>
          <w:color w:val="7F7F7F" w:themeColor="text1" w:themeTint="80"/>
          <w:sz w:val="20"/>
          <w:szCs w:val="20"/>
          <w:lang w:eastAsia="pt-PT"/>
        </w:rPr>
        <w:t xml:space="preserve">Nos primeiros 10%? </w:t>
      </w:r>
      <w:r w:rsidRPr="00EB18AB"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  <w:t>Não</w:t>
      </w:r>
    </w:p>
    <w:p w14:paraId="77E5A7A0" w14:textId="77777777" w:rsidR="002D0646" w:rsidRPr="00EB18AB" w:rsidRDefault="002D0646" w:rsidP="00EB18AB">
      <w:pPr>
        <w:pStyle w:val="PargrafodaLista"/>
        <w:spacing w:before="168" w:after="168" w:line="240" w:lineRule="auto"/>
        <w:jc w:val="both"/>
        <w:rPr>
          <w:rFonts w:ascii="Arial" w:eastAsia="Times New Roman" w:hAnsi="Arial" w:cs="Arial"/>
          <w:color w:val="000000" w:themeColor="text1"/>
          <w:sz w:val="20"/>
          <w:szCs w:val="20"/>
          <w:lang w:eastAsia="pt-PT"/>
        </w:rPr>
      </w:pPr>
    </w:p>
    <w:p w14:paraId="405C9BF6" w14:textId="77777777" w:rsidR="002B07D8" w:rsidRPr="00EB18AB" w:rsidRDefault="002D0646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7 - </w:t>
      </w:r>
      <w:r w:rsidR="002B07D8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As </w:t>
      </w:r>
      <w:proofErr w:type="spellStart"/>
      <w:r w:rsidR="002B07D8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Keywords</w:t>
      </w:r>
      <w:proofErr w:type="spellEnd"/>
      <w:r w:rsidR="002B07D8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foram alteradas para termo </w:t>
      </w:r>
      <w:proofErr w:type="spellStart"/>
      <w:r w:rsidR="002B07D8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Mesh</w:t>
      </w:r>
      <w:proofErr w:type="spellEnd"/>
      <w:r w:rsidR="002B07D8"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conforme tinha sido sugerido.</w:t>
      </w:r>
    </w:p>
    <w:p w14:paraId="3BD80981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F2A0F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EF2A0F" w:rsidRPr="00EB18AB">
        <w:rPr>
          <w:rFonts w:ascii="Arial" w:hAnsi="Arial" w:cs="Arial"/>
          <w:sz w:val="20"/>
          <w:szCs w:val="20"/>
        </w:rPr>
        <w:t>Os autores confirmam esta alteração</w:t>
      </w:r>
      <w:r w:rsidR="008B1844" w:rsidRPr="00EB18AB">
        <w:rPr>
          <w:rFonts w:ascii="Arial" w:hAnsi="Arial" w:cs="Arial"/>
          <w:sz w:val="20"/>
          <w:szCs w:val="20"/>
        </w:rPr>
        <w:t>.</w:t>
      </w:r>
    </w:p>
    <w:p w14:paraId="69F16B3C" w14:textId="77777777" w:rsidR="002D0646" w:rsidRPr="00EB18AB" w:rsidRDefault="002D0646" w:rsidP="00EB18AB">
      <w:pPr>
        <w:pStyle w:val="PargrafodaLista"/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</w:p>
    <w:p w14:paraId="6DABC0AC" w14:textId="77777777" w:rsidR="002D0646" w:rsidRPr="00EB18AB" w:rsidRDefault="002D0646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  <w:lang w:val="en-GB"/>
        </w:rPr>
        <w:t xml:space="preserve">Revisor A - </w:t>
      </w:r>
      <w:proofErr w:type="spellStart"/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  <w:lang w:val="en-GB"/>
        </w:rPr>
        <w:t>Comentário</w:t>
      </w:r>
      <w:proofErr w:type="spellEnd"/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  <w:lang w:val="en-GB"/>
        </w:rPr>
        <w:t xml:space="preserve"> 18 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val="en-GB" w:eastAsia="pt-PT"/>
        </w:rPr>
        <w:t xml:space="preserve">Na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val="en-GB" w:eastAsia="pt-PT"/>
        </w:rPr>
        <w:t>secção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val="en-GB" w:eastAsia="pt-PT"/>
        </w:rPr>
        <w:t xml:space="preserve"> Introduction “</w: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lang w:val="en-GB" w:eastAsia="pt-PT"/>
        </w:rPr>
        <w:t>AUB may be either acute or chronic, therefore patients may present in an emergency or clinical setting.</w: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vertAlign w:val="superscript"/>
          <w:lang w:val="en-GB" w:eastAsia="pt-PT"/>
        </w:rPr>
        <w:t xml:space="preserve">4 </w: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lang w:val="en-GB" w:eastAsia="pt-PT"/>
        </w:rPr>
        <w:t>Acute AUB requires immediate intervention, in opposite to chronic AUB, that refers to an abnormal bleeding in volume, regularity and/or timing present for the majority of the past 6 months.</w: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vertAlign w:val="superscript"/>
          <w:lang w:eastAsia="pt-PT"/>
        </w:rPr>
        <w:fldChar w:fldCharType="begin"/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vertAlign w:val="superscript"/>
          <w:lang w:val="en-GB" w:eastAsia="pt-PT"/>
        </w:rPr>
        <w:instrText xml:space="preserve"> ADDIN EN.CITE &lt;EndNote&gt;&lt;Cite&gt;&lt;Author&gt;Fritz&lt;/Author&gt;&lt;Year&gt;2011&lt;/Year&gt;&lt;IDText&gt;Clinical gynecologic endocrinology and infertility&lt;/IDText&gt;&lt;DisplayText&gt;&lt;style face="superscript"&gt;3&lt;/style&gt;&lt;/DisplayText&gt;&lt;record&gt;&lt;contributors&gt;&lt;tertiary-authors&gt;&lt;author&gt;Wolters Kluwer Health/Lippincott Williams &amp;amp; Wilkins&lt;/author&gt;&lt;/tertiary-authors&gt;&lt;/contributors&gt;&lt;titles&gt;&lt;title&gt;Clinical gynecologic endocrinology and infertility&lt;/title&gt;&lt;/titles&gt;&lt;contributors&gt;&lt;authors&gt;&lt;author&gt;Fritz, Marc A., and Leon Speroff.&lt;/author&gt;&lt;/authors&gt;&lt;/contributors&gt;&lt;section&gt;591-620&lt;/section&gt;&lt;edition&gt;8th ed&lt;/edition&gt;&lt;added-date format="utc"&gt;1567090699&lt;/added-date&gt;&lt;pub-location&gt;Philadelphia&lt;/pub-location&gt;&lt;ref-type name="Book"&gt;6&lt;/ref-type&gt;&lt;dates&gt;&lt;year&gt;2011&lt;/year&gt;&lt;/dates&gt;&lt;rec-number&gt;19&lt;/rec-number&gt;&lt;last-updated-date format="utc"&gt;1567090946&lt;/last-updated-date&gt;&lt;/record&gt;&lt;/Cite&gt;&lt;/EndNote&gt;</w:instrTex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vertAlign w:val="superscript"/>
          <w:lang w:eastAsia="pt-PT"/>
        </w:rPr>
        <w:fldChar w:fldCharType="separate"/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vertAlign w:val="superscript"/>
          <w:lang w:eastAsia="pt-PT"/>
        </w:rPr>
        <w:t>3</w: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vertAlign w:val="superscript"/>
          <w:lang w:eastAsia="pt-PT"/>
        </w:rPr>
        <w:fldChar w:fldCharType="end"/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lang w:eastAsia="pt-PT"/>
        </w:rPr>
        <w:t xml:space="preserve"> (</w:t>
      </w:r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highlight w:val="yellow"/>
          <w:lang w:eastAsia="pt-PT"/>
        </w:rPr>
        <w:t xml:space="preserve">acrescentar bibliografia </w:t>
      </w:r>
      <w:proofErr w:type="spellStart"/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highlight w:val="yellow"/>
          <w:lang w:eastAsia="pt-PT"/>
        </w:rPr>
        <w:t>Benet</w:t>
      </w:r>
      <w:proofErr w:type="spellEnd"/>
      <w:r w:rsidRPr="00EB18AB">
        <w:rPr>
          <w:rFonts w:ascii="Arial" w:eastAsia="Times New Roman" w:hAnsi="Arial" w:cs="Arial"/>
          <w:i/>
          <w:iCs/>
          <w:color w:val="111111"/>
          <w:sz w:val="20"/>
          <w:szCs w:val="20"/>
          <w:lang w:eastAsia="pt-PT"/>
        </w:rPr>
        <w:t>)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”. Concordo com a sugestão deste autor, falta a referência 24, mas creio que deva de ser incluída em forma numérica como as outras.</w:t>
      </w:r>
    </w:p>
    <w:p w14:paraId="710B8B8E" w14:textId="77777777" w:rsidR="002D0646" w:rsidRPr="00EB18AB" w:rsidRDefault="002D0646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EF2A0F" w:rsidRPr="00EB18AB">
        <w:rPr>
          <w:rFonts w:ascii="Arial" w:hAnsi="Arial" w:cs="Arial"/>
          <w:sz w:val="20"/>
          <w:szCs w:val="20"/>
        </w:rPr>
        <w:t xml:space="preserve"> </w:t>
      </w:r>
      <w:r w:rsidR="007900C7" w:rsidRPr="00EB18AB">
        <w:rPr>
          <w:rFonts w:ascii="Arial" w:hAnsi="Arial" w:cs="Arial"/>
          <w:sz w:val="20"/>
          <w:szCs w:val="20"/>
        </w:rPr>
        <w:t>Agradecemos o come</w:t>
      </w:r>
      <w:r w:rsidR="002F4EA3">
        <w:rPr>
          <w:rFonts w:ascii="Arial" w:hAnsi="Arial" w:cs="Arial"/>
          <w:sz w:val="20"/>
          <w:szCs w:val="20"/>
        </w:rPr>
        <w:t>n</w:t>
      </w:r>
      <w:r w:rsidR="007900C7" w:rsidRPr="00EB18AB">
        <w:rPr>
          <w:rFonts w:ascii="Arial" w:hAnsi="Arial" w:cs="Arial"/>
          <w:sz w:val="20"/>
          <w:szCs w:val="20"/>
        </w:rPr>
        <w:t>tário oportuno e l</w:t>
      </w:r>
      <w:r w:rsidR="00EF2A0F" w:rsidRPr="00EB18AB">
        <w:rPr>
          <w:rFonts w:ascii="Arial" w:hAnsi="Arial" w:cs="Arial"/>
          <w:sz w:val="20"/>
          <w:szCs w:val="20"/>
        </w:rPr>
        <w:t>amentamos o lapso</w:t>
      </w:r>
      <w:r w:rsidR="007900C7" w:rsidRPr="00EB18AB">
        <w:rPr>
          <w:rFonts w:ascii="Arial" w:hAnsi="Arial" w:cs="Arial"/>
          <w:sz w:val="20"/>
          <w:szCs w:val="20"/>
        </w:rPr>
        <w:t>. C</w:t>
      </w:r>
      <w:r w:rsidR="0033322E" w:rsidRPr="00EB18AB">
        <w:rPr>
          <w:rFonts w:ascii="Arial" w:hAnsi="Arial" w:cs="Arial"/>
          <w:sz w:val="20"/>
          <w:szCs w:val="20"/>
        </w:rPr>
        <w:t>orrigimo-lo</w:t>
      </w:r>
      <w:r w:rsidR="007900C7" w:rsidRPr="00EB18AB">
        <w:rPr>
          <w:rFonts w:ascii="Arial" w:hAnsi="Arial" w:cs="Arial"/>
          <w:sz w:val="20"/>
          <w:szCs w:val="20"/>
        </w:rPr>
        <w:t xml:space="preserve"> nesta versão.</w:t>
      </w:r>
    </w:p>
    <w:p w14:paraId="62F5B734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07822008" w14:textId="77777777" w:rsidR="002D0646" w:rsidRPr="00EB18AB" w:rsidRDefault="002D0646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19 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Na secção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Etilogy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e mais à frente na secção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Evaluation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persiste o erro “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gonorrhea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” que já tinha sido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detectado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e corrigido na revisão anterior.</w:t>
      </w:r>
    </w:p>
    <w:p w14:paraId="26139A17" w14:textId="77777777" w:rsidR="002D0646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D75762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7900C7" w:rsidRPr="00EB18AB">
        <w:rPr>
          <w:rFonts w:ascii="Arial" w:hAnsi="Arial" w:cs="Arial"/>
          <w:sz w:val="20"/>
          <w:szCs w:val="20"/>
        </w:rPr>
        <w:t>Agradecemos o come</w:t>
      </w:r>
      <w:r w:rsidR="002F4EA3">
        <w:rPr>
          <w:rFonts w:ascii="Arial" w:hAnsi="Arial" w:cs="Arial"/>
          <w:sz w:val="20"/>
          <w:szCs w:val="20"/>
        </w:rPr>
        <w:t>n</w:t>
      </w:r>
      <w:r w:rsidR="007900C7" w:rsidRPr="00EB18AB">
        <w:rPr>
          <w:rFonts w:ascii="Arial" w:hAnsi="Arial" w:cs="Arial"/>
          <w:sz w:val="20"/>
          <w:szCs w:val="20"/>
        </w:rPr>
        <w:t>tário oportuno e lamentamos o lapso. Corrigimo-lo nesta versão</w:t>
      </w:r>
      <w:r w:rsidR="00722BBF" w:rsidRPr="00EB18AB">
        <w:rPr>
          <w:rFonts w:ascii="Arial" w:hAnsi="Arial" w:cs="Arial"/>
          <w:sz w:val="20"/>
          <w:szCs w:val="20"/>
        </w:rPr>
        <w:t xml:space="preserve"> (devidamente assinalado no texto)</w:t>
      </w:r>
      <w:r w:rsidR="007900C7" w:rsidRPr="00EB18AB">
        <w:rPr>
          <w:rFonts w:ascii="Arial" w:hAnsi="Arial" w:cs="Arial"/>
          <w:sz w:val="20"/>
          <w:szCs w:val="20"/>
        </w:rPr>
        <w:t>.</w:t>
      </w:r>
    </w:p>
    <w:p w14:paraId="590B2D42" w14:textId="77777777" w:rsidR="002D0646" w:rsidRPr="00EB18AB" w:rsidRDefault="002D0646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20 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Na secção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Evaluation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persiste o erro “sexual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active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” que já tinha sido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detectado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e corrigido na revisão anterior.</w:t>
      </w:r>
    </w:p>
    <w:p w14:paraId="1CD43311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4D3282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722BBF" w:rsidRPr="00EB18AB">
        <w:rPr>
          <w:rFonts w:ascii="Arial" w:hAnsi="Arial" w:cs="Arial"/>
          <w:sz w:val="20"/>
          <w:szCs w:val="20"/>
        </w:rPr>
        <w:t>Agradecemos o come</w:t>
      </w:r>
      <w:r w:rsidR="002F4EA3">
        <w:rPr>
          <w:rFonts w:ascii="Arial" w:hAnsi="Arial" w:cs="Arial"/>
          <w:sz w:val="20"/>
          <w:szCs w:val="20"/>
        </w:rPr>
        <w:t>n</w:t>
      </w:r>
      <w:r w:rsidR="00722BBF" w:rsidRPr="00EB18AB">
        <w:rPr>
          <w:rFonts w:ascii="Arial" w:hAnsi="Arial" w:cs="Arial"/>
          <w:sz w:val="20"/>
          <w:szCs w:val="20"/>
        </w:rPr>
        <w:t>tário oportuno e lamentamos o lapso. Corrigimo-lo nesta versão (devidamente assinalado no texto).</w:t>
      </w:r>
    </w:p>
    <w:p w14:paraId="13B7D0D8" w14:textId="77777777" w:rsidR="002D0646" w:rsidRPr="00EB18AB" w:rsidRDefault="002D0646" w:rsidP="00EB18AB">
      <w:pPr>
        <w:pStyle w:val="PargrafodaLista"/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</w:p>
    <w:p w14:paraId="0DD3B4C1" w14:textId="77777777" w:rsidR="002D0646" w:rsidRPr="00EB18AB" w:rsidRDefault="002D0646" w:rsidP="00EB18AB">
      <w:pPr>
        <w:pStyle w:val="PargrafodaLista"/>
        <w:numPr>
          <w:ilvl w:val="0"/>
          <w:numId w:val="2"/>
        </w:numPr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A - Comentário 21 </w:t>
      </w:r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Na Secção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Pharmacologic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treatment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of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acute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AUB, na parte dos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Antifibrinolytic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agentes, continuam a existir imprecisões nas citações, algumas </w:t>
      </w:r>
      <w:proofErr w:type="spellStart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>detectadas</w:t>
      </w:r>
      <w:proofErr w:type="spellEnd"/>
      <w:r w:rsidRPr="00EB18AB">
        <w:rPr>
          <w:rFonts w:ascii="Arial" w:eastAsia="Times New Roman" w:hAnsi="Arial" w:cs="Arial"/>
          <w:color w:val="000000"/>
          <w:sz w:val="20"/>
          <w:szCs w:val="20"/>
          <w:lang w:eastAsia="pt-PT"/>
        </w:rPr>
        <w:t xml:space="preserve"> e referidas na revisão anterior, outras novas. </w:t>
      </w:r>
    </w:p>
    <w:p w14:paraId="0DCA1221" w14:textId="77777777" w:rsidR="002D0646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8B1844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6F6C80" w:rsidRPr="00EB18AB">
        <w:rPr>
          <w:rFonts w:ascii="Arial" w:hAnsi="Arial" w:cs="Arial"/>
          <w:sz w:val="20"/>
          <w:szCs w:val="20"/>
        </w:rPr>
        <w:t>Os autores agradecem esta revisão e reconhecem que existiam imprecisões, que foram corrigidas.</w:t>
      </w:r>
    </w:p>
    <w:p w14:paraId="1C263071" w14:textId="77777777" w:rsidR="002D0646" w:rsidRPr="00EB18AB" w:rsidRDefault="002D0646" w:rsidP="00EB18AB">
      <w:pPr>
        <w:pStyle w:val="PargrafodaLista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</w:p>
    <w:p w14:paraId="001D183A" w14:textId="77777777" w:rsidR="002D0646" w:rsidRPr="00EB18AB" w:rsidRDefault="002D0646" w:rsidP="00EB18AB">
      <w:pPr>
        <w:pStyle w:val="PargrafodaLista"/>
        <w:numPr>
          <w:ilvl w:val="0"/>
          <w:numId w:val="2"/>
        </w:num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>Revisor A - Comentário 22</w:t>
      </w:r>
      <w:r w:rsidR="00120791"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 </w:t>
      </w:r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Na secção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Surgical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Procedures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também continuam a existir citações imprecisas, algumas já </w:t>
      </w:r>
      <w:proofErr w:type="spellStart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>detectadas</w:t>
      </w:r>
      <w:proofErr w:type="spellEnd"/>
      <w:r w:rsidRPr="00EB18AB">
        <w:rPr>
          <w:rFonts w:ascii="Arial" w:eastAsia="Times New Roman" w:hAnsi="Arial" w:cs="Arial"/>
          <w:color w:val="111111"/>
          <w:sz w:val="20"/>
          <w:szCs w:val="20"/>
          <w:lang w:eastAsia="pt-PT"/>
        </w:rPr>
        <w:t xml:space="preserve"> e corrigidas na revisão anterior, outras de novo.</w:t>
      </w:r>
    </w:p>
    <w:p w14:paraId="77370CE2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8B1844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6F6C80" w:rsidRPr="00EB18AB">
        <w:rPr>
          <w:rFonts w:ascii="Arial" w:hAnsi="Arial" w:cs="Arial"/>
          <w:sz w:val="20"/>
          <w:szCs w:val="20"/>
        </w:rPr>
        <w:t>Os autores agradecem esta revisão e reconhecem que existiam imprecisões, que foram corrigidas.</w:t>
      </w:r>
    </w:p>
    <w:p w14:paraId="15F63391" w14:textId="77777777" w:rsidR="002B07D8" w:rsidRPr="00EB18AB" w:rsidRDefault="002B07D8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color w:val="000000"/>
          <w:sz w:val="20"/>
          <w:szCs w:val="20"/>
          <w:lang w:eastAsia="pt-PT"/>
        </w:rPr>
      </w:pPr>
    </w:p>
    <w:p w14:paraId="2124EE1C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visor B</w:t>
      </w:r>
    </w:p>
    <w:p w14:paraId="20CF7700" w14:textId="77777777" w:rsidR="00364D98" w:rsidRPr="00EB18AB" w:rsidRDefault="00364D98" w:rsidP="00EB18AB">
      <w:pPr>
        <w:jc w:val="both"/>
        <w:rPr>
          <w:rFonts w:ascii="Arial" w:hAnsi="Arial" w:cs="Arial"/>
          <w:sz w:val="20"/>
          <w:szCs w:val="20"/>
          <w:lang w:eastAsia="pt-PT"/>
        </w:rPr>
      </w:pPr>
      <w:r w:rsidRPr="00EB18AB">
        <w:rPr>
          <w:rFonts w:ascii="Arial" w:hAnsi="Arial" w:cs="Arial"/>
          <w:sz w:val="20"/>
          <w:szCs w:val="20"/>
          <w:lang w:eastAsia="pt-PT"/>
        </w:rPr>
        <w:t>Os autores agradecem</w:t>
      </w:r>
      <w:r w:rsidR="006566BD" w:rsidRPr="00EB18AB">
        <w:rPr>
          <w:rFonts w:ascii="Arial" w:hAnsi="Arial" w:cs="Arial"/>
          <w:sz w:val="20"/>
          <w:szCs w:val="20"/>
          <w:lang w:eastAsia="pt-PT"/>
        </w:rPr>
        <w:t xml:space="preserve"> o </w:t>
      </w:r>
      <w:r w:rsidRPr="00EB18AB">
        <w:rPr>
          <w:rFonts w:ascii="Arial" w:hAnsi="Arial" w:cs="Arial"/>
          <w:sz w:val="20"/>
          <w:szCs w:val="20"/>
          <w:lang w:eastAsia="pt-PT"/>
        </w:rPr>
        <w:t xml:space="preserve">incentivo. </w:t>
      </w:r>
    </w:p>
    <w:p w14:paraId="5214F1C6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088C0A4E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visor C</w:t>
      </w:r>
    </w:p>
    <w:p w14:paraId="7F740FD9" w14:textId="77777777" w:rsidR="00120791" w:rsidRPr="00EB18AB" w:rsidRDefault="00120791" w:rsidP="00EB18AB">
      <w:pPr>
        <w:pStyle w:val="PargrafodaLista"/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2290FCE8" w14:textId="77777777" w:rsidR="003A41A8" w:rsidRPr="00EB18AB" w:rsidRDefault="00364D98" w:rsidP="00EB18AB">
      <w:pPr>
        <w:pStyle w:val="PargrafodaLista"/>
        <w:numPr>
          <w:ilvl w:val="0"/>
          <w:numId w:val="5"/>
        </w:numPr>
        <w:spacing w:before="168" w:after="168" w:line="240" w:lineRule="auto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C - Comentário 1 </w:t>
      </w:r>
      <w:r w:rsidRPr="00EB18AB">
        <w:rPr>
          <w:rFonts w:ascii="Arial" w:hAnsi="Arial" w:cs="Arial"/>
          <w:b/>
          <w:bCs/>
          <w:sz w:val="20"/>
          <w:szCs w:val="20"/>
        </w:rPr>
        <w:t xml:space="preserve">– </w:t>
      </w:r>
      <w:r w:rsidRPr="00EB18AB">
        <w:rPr>
          <w:rFonts w:ascii="Arial" w:hAnsi="Arial" w:cs="Arial"/>
          <w:sz w:val="20"/>
          <w:szCs w:val="20"/>
        </w:rPr>
        <w:t>Retirar esta frase</w:t>
      </w:r>
    </w:p>
    <w:p w14:paraId="2F431A89" w14:textId="77777777" w:rsidR="00364D98" w:rsidRPr="00EB18AB" w:rsidRDefault="00364D98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CC319B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bookmarkStart w:id="1" w:name="_Hlk27259987"/>
      <w:r w:rsidR="006F6C80" w:rsidRPr="00EB18AB">
        <w:rPr>
          <w:rFonts w:ascii="Arial" w:eastAsia="Times New Roman" w:hAnsi="Arial" w:cs="Arial"/>
          <w:sz w:val="20"/>
          <w:szCs w:val="20"/>
          <w:lang w:eastAsia="pt-PT"/>
        </w:rPr>
        <w:t xml:space="preserve">Agradecemos o comentário e </w:t>
      </w:r>
      <w:r w:rsidR="00D42FBA" w:rsidRPr="00EB18AB">
        <w:rPr>
          <w:rFonts w:ascii="Arial" w:eastAsia="Times New Roman" w:hAnsi="Arial" w:cs="Arial"/>
          <w:sz w:val="20"/>
          <w:szCs w:val="20"/>
          <w:lang w:eastAsia="pt-PT"/>
        </w:rPr>
        <w:t>procedemos a correção</w:t>
      </w:r>
      <w:r w:rsidR="006F6C80" w:rsidRPr="00EB18AB">
        <w:rPr>
          <w:rFonts w:ascii="Arial" w:eastAsia="Times New Roman" w:hAnsi="Arial" w:cs="Arial"/>
          <w:sz w:val="20"/>
          <w:szCs w:val="20"/>
          <w:lang w:eastAsia="pt-PT"/>
        </w:rPr>
        <w:t>.</w:t>
      </w:r>
      <w:bookmarkEnd w:id="1"/>
    </w:p>
    <w:p w14:paraId="3C5DD3D5" w14:textId="77777777" w:rsidR="003A41A8" w:rsidRPr="00EB18AB" w:rsidRDefault="003A41A8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</w:p>
    <w:p w14:paraId="769478F4" w14:textId="77777777" w:rsidR="00F9643A" w:rsidRPr="00EB18AB" w:rsidRDefault="00CC319B" w:rsidP="00EB18AB">
      <w:pPr>
        <w:pStyle w:val="PargrafodaLista"/>
        <w:numPr>
          <w:ilvl w:val="0"/>
          <w:numId w:val="5"/>
        </w:numPr>
        <w:spacing w:before="168" w:after="168" w:line="240" w:lineRule="auto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C - Comentário 2 </w:t>
      </w:r>
      <w:r w:rsidRPr="00EB18AB">
        <w:rPr>
          <w:rFonts w:ascii="Arial" w:hAnsi="Arial" w:cs="Arial"/>
          <w:b/>
          <w:bCs/>
          <w:sz w:val="20"/>
          <w:szCs w:val="20"/>
        </w:rPr>
        <w:t xml:space="preserve">– </w:t>
      </w:r>
      <w:proofErr w:type="spellStart"/>
      <w:r w:rsidRPr="00EB18AB">
        <w:rPr>
          <w:rFonts w:ascii="Arial" w:hAnsi="Arial" w:cs="Arial"/>
          <w:sz w:val="20"/>
          <w:szCs w:val="20"/>
        </w:rPr>
        <w:t>Sexualy</w:t>
      </w:r>
      <w:proofErr w:type="spellEnd"/>
      <w:r w:rsidRPr="00EB18AB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18AB">
        <w:rPr>
          <w:rFonts w:ascii="Arial" w:hAnsi="Arial" w:cs="Arial"/>
          <w:sz w:val="20"/>
          <w:szCs w:val="20"/>
        </w:rPr>
        <w:t>active</w:t>
      </w:r>
      <w:proofErr w:type="spellEnd"/>
      <w:r w:rsidRPr="00EB18AB">
        <w:rPr>
          <w:rFonts w:ascii="Arial" w:hAnsi="Arial" w:cs="Arial"/>
          <w:b/>
          <w:bCs/>
          <w:sz w:val="20"/>
          <w:szCs w:val="20"/>
        </w:rPr>
        <w:t xml:space="preserve"> </w:t>
      </w:r>
    </w:p>
    <w:p w14:paraId="38F11C08" w14:textId="77777777" w:rsidR="00F9643A" w:rsidRPr="00EB18AB" w:rsidRDefault="00CC319B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Resposta: </w:t>
      </w:r>
      <w:r w:rsidR="00D42FBA" w:rsidRPr="00EB18AB">
        <w:rPr>
          <w:rFonts w:ascii="Arial" w:eastAsia="Times New Roman" w:hAnsi="Arial" w:cs="Arial"/>
          <w:sz w:val="20"/>
          <w:szCs w:val="20"/>
          <w:lang w:eastAsia="pt-PT"/>
        </w:rPr>
        <w:t>Agradecemos o comentário e procedemos a correção.</w:t>
      </w:r>
    </w:p>
    <w:p w14:paraId="14CD2E42" w14:textId="77777777" w:rsidR="00F9643A" w:rsidRPr="00EB18AB" w:rsidRDefault="00F9643A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</w:p>
    <w:p w14:paraId="1E745B2B" w14:textId="77777777" w:rsidR="003A41A8" w:rsidRPr="00EB18AB" w:rsidRDefault="00CC319B" w:rsidP="00EB18AB">
      <w:pPr>
        <w:pStyle w:val="PargrafodaLista"/>
        <w:numPr>
          <w:ilvl w:val="0"/>
          <w:numId w:val="5"/>
        </w:numPr>
        <w:spacing w:before="168" w:after="168" w:line="240" w:lineRule="auto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C - Comentário 3 - </w:t>
      </w:r>
      <w:r w:rsidRPr="00EB18AB">
        <w:rPr>
          <w:rFonts w:ascii="Arial" w:hAnsi="Arial" w:cs="Arial"/>
          <w:sz w:val="20"/>
          <w:szCs w:val="20"/>
        </w:rPr>
        <w:t xml:space="preserve">CEP? </w:t>
      </w:r>
    </w:p>
    <w:p w14:paraId="70DA3525" w14:textId="77777777" w:rsidR="00CC319B" w:rsidRPr="00EB18AB" w:rsidRDefault="00CC319B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Resposta: </w:t>
      </w:r>
      <w:r w:rsidR="00D42FBA" w:rsidRPr="00EB18AB">
        <w:rPr>
          <w:rFonts w:ascii="Arial" w:eastAsia="Times New Roman" w:hAnsi="Arial" w:cs="Arial"/>
          <w:sz w:val="20"/>
          <w:szCs w:val="20"/>
          <w:lang w:eastAsia="pt-PT"/>
        </w:rPr>
        <w:t>Agradecemos o comentário e procedemos a correção</w:t>
      </w:r>
      <w:r w:rsidRPr="00EB18AB">
        <w:rPr>
          <w:rFonts w:ascii="Arial" w:eastAsia="Times New Roman" w:hAnsi="Arial" w:cs="Arial"/>
          <w:sz w:val="20"/>
          <w:szCs w:val="20"/>
          <w:lang w:eastAsia="pt-PT"/>
        </w:rPr>
        <w:t>, a sigla correta é COC</w:t>
      </w:r>
    </w:p>
    <w:p w14:paraId="7E35B2F1" w14:textId="77777777" w:rsidR="003A41A8" w:rsidRPr="00EB18AB" w:rsidRDefault="003A41A8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</w:p>
    <w:p w14:paraId="6D1EB3F8" w14:textId="77777777" w:rsidR="00CC319B" w:rsidRPr="00EB18AB" w:rsidRDefault="00CC319B" w:rsidP="00EB18AB">
      <w:pPr>
        <w:pStyle w:val="PargrafodaLista"/>
        <w:numPr>
          <w:ilvl w:val="0"/>
          <w:numId w:val="5"/>
        </w:numPr>
        <w:spacing w:before="168" w:after="168" w:line="240" w:lineRule="auto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>Revisor C - Comentário 4</w:t>
      </w:r>
      <w:r w:rsidR="00F9643A"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 - </w:t>
      </w:r>
      <w:r w:rsidR="00F9643A" w:rsidRPr="00EB18AB">
        <w:rPr>
          <w:rFonts w:ascii="Arial" w:hAnsi="Arial" w:cs="Arial"/>
          <w:sz w:val="20"/>
          <w:szCs w:val="20"/>
        </w:rPr>
        <w:t>Se a adolescente for muito nova (</w:t>
      </w:r>
      <w:proofErr w:type="spellStart"/>
      <w:r w:rsidR="00F9643A" w:rsidRPr="00EB18AB">
        <w:rPr>
          <w:rFonts w:ascii="Arial" w:hAnsi="Arial" w:cs="Arial"/>
          <w:sz w:val="20"/>
          <w:szCs w:val="20"/>
        </w:rPr>
        <w:t>p.ex</w:t>
      </w:r>
      <w:proofErr w:type="spellEnd"/>
      <w:r w:rsidR="00F9643A" w:rsidRPr="00EB18AB">
        <w:rPr>
          <w:rFonts w:ascii="Arial" w:hAnsi="Arial" w:cs="Arial"/>
          <w:sz w:val="20"/>
          <w:szCs w:val="20"/>
        </w:rPr>
        <w:t xml:space="preserve">. 11-12 anos), já não tiver anemia e não existirem outras razões para tomar a pilula, ao fim de quanto tempo é seguro tentar interromper a terapêutica? Penso que é uma dúvida frequente e que deve ficar aqui esclarecida </w:t>
      </w:r>
    </w:p>
    <w:p w14:paraId="4DEB2B00" w14:textId="77777777" w:rsidR="00F9643A" w:rsidRPr="00EB18AB" w:rsidRDefault="00F9643A" w:rsidP="00EB18AB">
      <w:pPr>
        <w:pStyle w:val="PargrafodaLista"/>
        <w:spacing w:after="0" w:line="240" w:lineRule="auto"/>
        <w:ind w:left="1080"/>
        <w:jc w:val="both"/>
        <w:rPr>
          <w:rFonts w:ascii="Arial" w:hAnsi="Arial" w:cs="Arial"/>
          <w:sz w:val="20"/>
          <w:szCs w:val="20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B63FF7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B63FF7" w:rsidRPr="00EB18AB">
        <w:rPr>
          <w:rFonts w:ascii="Arial" w:hAnsi="Arial" w:cs="Arial"/>
          <w:sz w:val="20"/>
          <w:szCs w:val="20"/>
        </w:rPr>
        <w:t xml:space="preserve">Acrescentamos que a duração da terapêutica deve se basear na severidade da anemia e na resposta da paciente ao tratamento, podendo ser suspensa se houver recuperação. Devera ser pedida ferritina para avaliar </w:t>
      </w:r>
      <w:r w:rsidR="00CB154D" w:rsidRPr="00EB18AB">
        <w:rPr>
          <w:rFonts w:ascii="Arial" w:hAnsi="Arial" w:cs="Arial"/>
          <w:sz w:val="20"/>
          <w:szCs w:val="20"/>
        </w:rPr>
        <w:t>a recuperação da reserva de ferro.</w:t>
      </w:r>
    </w:p>
    <w:p w14:paraId="51DD8D38" w14:textId="77777777" w:rsidR="00F9643A" w:rsidRPr="00EB18AB" w:rsidRDefault="00F9643A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</w:p>
    <w:p w14:paraId="3B7F7E9A" w14:textId="77777777" w:rsidR="00F9643A" w:rsidRPr="00EB18AB" w:rsidRDefault="00F9643A" w:rsidP="00EB18AB">
      <w:pPr>
        <w:pStyle w:val="PargrafodaLista"/>
        <w:numPr>
          <w:ilvl w:val="0"/>
          <w:numId w:val="5"/>
        </w:numPr>
        <w:spacing w:before="168" w:after="168" w:line="240" w:lineRule="auto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  <w:r w:rsidRPr="00EB18AB">
        <w:rPr>
          <w:rFonts w:ascii="Arial" w:hAnsi="Arial" w:cs="Arial"/>
          <w:b/>
          <w:bCs/>
          <w:color w:val="4472C4" w:themeColor="accent5"/>
          <w:sz w:val="20"/>
          <w:szCs w:val="20"/>
        </w:rPr>
        <w:t xml:space="preserve">Revisor C - Comentário 5 - </w:t>
      </w:r>
      <w:proofErr w:type="spellStart"/>
      <w:r w:rsidRPr="00EB18AB">
        <w:rPr>
          <w:rFonts w:ascii="Arial" w:hAnsi="Arial" w:cs="Arial"/>
          <w:sz w:val="20"/>
          <w:szCs w:val="20"/>
        </w:rPr>
        <w:t>premenarchal</w:t>
      </w:r>
      <w:proofErr w:type="spellEnd"/>
      <w:r w:rsidRPr="00EB18AB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18AB">
        <w:rPr>
          <w:rFonts w:ascii="Arial" w:hAnsi="Arial" w:cs="Arial"/>
          <w:sz w:val="20"/>
          <w:szCs w:val="20"/>
        </w:rPr>
        <w:t>and</w:t>
      </w:r>
      <w:proofErr w:type="spellEnd"/>
      <w:r w:rsidRPr="00EB18AB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EB18AB">
        <w:rPr>
          <w:rFonts w:ascii="Arial" w:hAnsi="Arial" w:cs="Arial"/>
          <w:sz w:val="20"/>
          <w:szCs w:val="20"/>
        </w:rPr>
        <w:t>postmenarchal</w:t>
      </w:r>
      <w:proofErr w:type="spellEnd"/>
      <w:r w:rsidRPr="00EB18AB">
        <w:rPr>
          <w:rFonts w:ascii="Arial" w:hAnsi="Arial" w:cs="Arial"/>
          <w:b/>
          <w:bCs/>
          <w:sz w:val="20"/>
          <w:szCs w:val="20"/>
        </w:rPr>
        <w:t xml:space="preserve">  </w:t>
      </w:r>
    </w:p>
    <w:p w14:paraId="2528AAF2" w14:textId="77777777" w:rsidR="00F9643A" w:rsidRPr="00EB18AB" w:rsidRDefault="00F9643A" w:rsidP="00EB18AB">
      <w:pPr>
        <w:pStyle w:val="PargrafodaLista"/>
        <w:spacing w:after="0" w:line="240" w:lineRule="auto"/>
        <w:ind w:left="1080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  <w:r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>Resposta:</w:t>
      </w:r>
      <w:r w:rsidR="00D42FBA" w:rsidRPr="00EB18AB"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  <w:t xml:space="preserve"> </w:t>
      </w:r>
      <w:r w:rsidR="00D42FBA" w:rsidRPr="00EB18AB">
        <w:rPr>
          <w:rFonts w:ascii="Arial" w:eastAsia="Times New Roman" w:hAnsi="Arial" w:cs="Arial"/>
          <w:sz w:val="20"/>
          <w:szCs w:val="20"/>
          <w:lang w:eastAsia="pt-PT"/>
        </w:rPr>
        <w:t>Agradecemos o comentário e procedemos a correção.</w:t>
      </w:r>
    </w:p>
    <w:p w14:paraId="2432C6F4" w14:textId="77777777" w:rsidR="00F9643A" w:rsidRPr="00EB18AB" w:rsidRDefault="00F9643A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sz w:val="20"/>
          <w:szCs w:val="20"/>
          <w:lang w:eastAsia="pt-PT"/>
        </w:rPr>
      </w:pPr>
    </w:p>
    <w:p w14:paraId="4B074B97" w14:textId="77777777" w:rsidR="00CC319B" w:rsidRPr="00EB18AB" w:rsidRDefault="00CC319B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71EBCE99" w14:textId="77777777" w:rsidR="00CC319B" w:rsidRPr="00EB18AB" w:rsidRDefault="00CC319B" w:rsidP="00EB18AB">
      <w:pPr>
        <w:pStyle w:val="PargrafodaLista"/>
        <w:spacing w:before="168" w:after="168" w:line="240" w:lineRule="auto"/>
        <w:ind w:left="1080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p w14:paraId="7E61AF40" w14:textId="77777777" w:rsidR="00364D98" w:rsidRPr="00EB18AB" w:rsidRDefault="00364D98" w:rsidP="00EB18AB">
      <w:p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</w:p>
    <w:p w14:paraId="048D2B35" w14:textId="77777777" w:rsidR="003B6EA1" w:rsidRPr="00EB18AB" w:rsidRDefault="003B6EA1" w:rsidP="00EB18AB">
      <w:pPr>
        <w:spacing w:before="168" w:after="168" w:line="240" w:lineRule="auto"/>
        <w:jc w:val="both"/>
        <w:rPr>
          <w:rFonts w:ascii="Arial" w:eastAsia="Times New Roman" w:hAnsi="Arial" w:cs="Arial"/>
          <w:color w:val="111111"/>
          <w:sz w:val="20"/>
          <w:szCs w:val="20"/>
          <w:lang w:eastAsia="pt-PT"/>
        </w:rPr>
      </w:pPr>
    </w:p>
    <w:p w14:paraId="36BF3498" w14:textId="77777777" w:rsidR="001016FE" w:rsidRPr="00EB18AB" w:rsidRDefault="001016FE" w:rsidP="00EB18AB">
      <w:pPr>
        <w:spacing w:after="0" w:line="240" w:lineRule="auto"/>
        <w:jc w:val="both"/>
        <w:rPr>
          <w:rFonts w:ascii="Arial" w:eastAsia="Times New Roman" w:hAnsi="Arial" w:cs="Arial"/>
          <w:b/>
          <w:bCs/>
          <w:color w:val="4472C4" w:themeColor="accent5"/>
          <w:sz w:val="20"/>
          <w:szCs w:val="20"/>
          <w:lang w:eastAsia="pt-PT"/>
        </w:rPr>
      </w:pPr>
    </w:p>
    <w:sectPr w:rsidR="001016FE" w:rsidRPr="00EB18A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D85B4E"/>
    <w:multiLevelType w:val="hybridMultilevel"/>
    <w:tmpl w:val="FE1885B0"/>
    <w:lvl w:ilvl="0" w:tplc="0816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160019" w:tentative="1">
      <w:start w:val="1"/>
      <w:numFmt w:val="lowerLetter"/>
      <w:lvlText w:val="%2."/>
      <w:lvlJc w:val="left"/>
      <w:pPr>
        <w:ind w:left="2520" w:hanging="360"/>
      </w:pPr>
    </w:lvl>
    <w:lvl w:ilvl="2" w:tplc="0816001B" w:tentative="1">
      <w:start w:val="1"/>
      <w:numFmt w:val="lowerRoman"/>
      <w:lvlText w:val="%3."/>
      <w:lvlJc w:val="right"/>
      <w:pPr>
        <w:ind w:left="3240" w:hanging="180"/>
      </w:pPr>
    </w:lvl>
    <w:lvl w:ilvl="3" w:tplc="0816000F" w:tentative="1">
      <w:start w:val="1"/>
      <w:numFmt w:val="decimal"/>
      <w:lvlText w:val="%4."/>
      <w:lvlJc w:val="left"/>
      <w:pPr>
        <w:ind w:left="3960" w:hanging="360"/>
      </w:pPr>
    </w:lvl>
    <w:lvl w:ilvl="4" w:tplc="08160019" w:tentative="1">
      <w:start w:val="1"/>
      <w:numFmt w:val="lowerLetter"/>
      <w:lvlText w:val="%5."/>
      <w:lvlJc w:val="left"/>
      <w:pPr>
        <w:ind w:left="4680" w:hanging="360"/>
      </w:pPr>
    </w:lvl>
    <w:lvl w:ilvl="5" w:tplc="0816001B" w:tentative="1">
      <w:start w:val="1"/>
      <w:numFmt w:val="lowerRoman"/>
      <w:lvlText w:val="%6."/>
      <w:lvlJc w:val="right"/>
      <w:pPr>
        <w:ind w:left="5400" w:hanging="180"/>
      </w:pPr>
    </w:lvl>
    <w:lvl w:ilvl="6" w:tplc="0816000F" w:tentative="1">
      <w:start w:val="1"/>
      <w:numFmt w:val="decimal"/>
      <w:lvlText w:val="%7."/>
      <w:lvlJc w:val="left"/>
      <w:pPr>
        <w:ind w:left="6120" w:hanging="360"/>
      </w:pPr>
    </w:lvl>
    <w:lvl w:ilvl="7" w:tplc="08160019" w:tentative="1">
      <w:start w:val="1"/>
      <w:numFmt w:val="lowerLetter"/>
      <w:lvlText w:val="%8."/>
      <w:lvlJc w:val="left"/>
      <w:pPr>
        <w:ind w:left="6840" w:hanging="360"/>
      </w:pPr>
    </w:lvl>
    <w:lvl w:ilvl="8" w:tplc="0816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1F3C7873"/>
    <w:multiLevelType w:val="hybridMultilevel"/>
    <w:tmpl w:val="E534AF32"/>
    <w:lvl w:ilvl="0" w:tplc="949EE496">
      <w:start w:val="1"/>
      <w:numFmt w:val="decimal"/>
      <w:lvlText w:val="%1-"/>
      <w:lvlJc w:val="left"/>
      <w:pPr>
        <w:ind w:left="180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2520" w:hanging="360"/>
      </w:pPr>
    </w:lvl>
    <w:lvl w:ilvl="2" w:tplc="0816001B" w:tentative="1">
      <w:start w:val="1"/>
      <w:numFmt w:val="lowerRoman"/>
      <w:lvlText w:val="%3."/>
      <w:lvlJc w:val="right"/>
      <w:pPr>
        <w:ind w:left="3240" w:hanging="180"/>
      </w:pPr>
    </w:lvl>
    <w:lvl w:ilvl="3" w:tplc="0816000F" w:tentative="1">
      <w:start w:val="1"/>
      <w:numFmt w:val="decimal"/>
      <w:lvlText w:val="%4."/>
      <w:lvlJc w:val="left"/>
      <w:pPr>
        <w:ind w:left="3960" w:hanging="360"/>
      </w:pPr>
    </w:lvl>
    <w:lvl w:ilvl="4" w:tplc="08160019" w:tentative="1">
      <w:start w:val="1"/>
      <w:numFmt w:val="lowerLetter"/>
      <w:lvlText w:val="%5."/>
      <w:lvlJc w:val="left"/>
      <w:pPr>
        <w:ind w:left="4680" w:hanging="360"/>
      </w:pPr>
    </w:lvl>
    <w:lvl w:ilvl="5" w:tplc="0816001B" w:tentative="1">
      <w:start w:val="1"/>
      <w:numFmt w:val="lowerRoman"/>
      <w:lvlText w:val="%6."/>
      <w:lvlJc w:val="right"/>
      <w:pPr>
        <w:ind w:left="5400" w:hanging="180"/>
      </w:pPr>
    </w:lvl>
    <w:lvl w:ilvl="6" w:tplc="0816000F" w:tentative="1">
      <w:start w:val="1"/>
      <w:numFmt w:val="decimal"/>
      <w:lvlText w:val="%7."/>
      <w:lvlJc w:val="left"/>
      <w:pPr>
        <w:ind w:left="6120" w:hanging="360"/>
      </w:pPr>
    </w:lvl>
    <w:lvl w:ilvl="7" w:tplc="08160019" w:tentative="1">
      <w:start w:val="1"/>
      <w:numFmt w:val="lowerLetter"/>
      <w:lvlText w:val="%8."/>
      <w:lvlJc w:val="left"/>
      <w:pPr>
        <w:ind w:left="6840" w:hanging="360"/>
      </w:pPr>
    </w:lvl>
    <w:lvl w:ilvl="8" w:tplc="0816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 w15:restartNumberingAfterBreak="0">
    <w:nsid w:val="26641617"/>
    <w:multiLevelType w:val="hybridMultilevel"/>
    <w:tmpl w:val="4B3814D4"/>
    <w:lvl w:ilvl="0" w:tplc="5E461CFC">
      <w:start w:val="1"/>
      <w:numFmt w:val="decimal"/>
      <w:lvlText w:val="%1."/>
      <w:lvlJc w:val="left"/>
      <w:pPr>
        <w:ind w:left="1080" w:hanging="360"/>
      </w:pPr>
      <w:rPr>
        <w:rFonts w:asciiTheme="minorHAnsi" w:eastAsiaTheme="minorHAnsi" w:hAnsiTheme="minorHAnsi" w:cstheme="minorBidi" w:hint="default"/>
        <w:sz w:val="22"/>
      </w:rPr>
    </w:lvl>
    <w:lvl w:ilvl="1" w:tplc="08160019" w:tentative="1">
      <w:start w:val="1"/>
      <w:numFmt w:val="lowerLetter"/>
      <w:lvlText w:val="%2."/>
      <w:lvlJc w:val="left"/>
      <w:pPr>
        <w:ind w:left="1800" w:hanging="360"/>
      </w:pPr>
    </w:lvl>
    <w:lvl w:ilvl="2" w:tplc="0816001B" w:tentative="1">
      <w:start w:val="1"/>
      <w:numFmt w:val="lowerRoman"/>
      <w:lvlText w:val="%3."/>
      <w:lvlJc w:val="right"/>
      <w:pPr>
        <w:ind w:left="2520" w:hanging="180"/>
      </w:pPr>
    </w:lvl>
    <w:lvl w:ilvl="3" w:tplc="0816000F" w:tentative="1">
      <w:start w:val="1"/>
      <w:numFmt w:val="decimal"/>
      <w:lvlText w:val="%4."/>
      <w:lvlJc w:val="left"/>
      <w:pPr>
        <w:ind w:left="3240" w:hanging="360"/>
      </w:pPr>
    </w:lvl>
    <w:lvl w:ilvl="4" w:tplc="08160019" w:tentative="1">
      <w:start w:val="1"/>
      <w:numFmt w:val="lowerLetter"/>
      <w:lvlText w:val="%5."/>
      <w:lvlJc w:val="left"/>
      <w:pPr>
        <w:ind w:left="3960" w:hanging="360"/>
      </w:pPr>
    </w:lvl>
    <w:lvl w:ilvl="5" w:tplc="0816001B" w:tentative="1">
      <w:start w:val="1"/>
      <w:numFmt w:val="lowerRoman"/>
      <w:lvlText w:val="%6."/>
      <w:lvlJc w:val="right"/>
      <w:pPr>
        <w:ind w:left="4680" w:hanging="180"/>
      </w:pPr>
    </w:lvl>
    <w:lvl w:ilvl="6" w:tplc="0816000F" w:tentative="1">
      <w:start w:val="1"/>
      <w:numFmt w:val="decimal"/>
      <w:lvlText w:val="%7."/>
      <w:lvlJc w:val="left"/>
      <w:pPr>
        <w:ind w:left="5400" w:hanging="360"/>
      </w:pPr>
    </w:lvl>
    <w:lvl w:ilvl="7" w:tplc="08160019" w:tentative="1">
      <w:start w:val="1"/>
      <w:numFmt w:val="lowerLetter"/>
      <w:lvlText w:val="%8."/>
      <w:lvlJc w:val="left"/>
      <w:pPr>
        <w:ind w:left="6120" w:hanging="360"/>
      </w:pPr>
    </w:lvl>
    <w:lvl w:ilvl="8" w:tplc="08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19269D2"/>
    <w:multiLevelType w:val="hybridMultilevel"/>
    <w:tmpl w:val="11B4AAF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88693B"/>
    <w:multiLevelType w:val="hybridMultilevel"/>
    <w:tmpl w:val="6E9CB46A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42A4"/>
    <w:rsid w:val="000603A1"/>
    <w:rsid w:val="000C3BA3"/>
    <w:rsid w:val="001016FE"/>
    <w:rsid w:val="00120791"/>
    <w:rsid w:val="00144F24"/>
    <w:rsid w:val="0015244D"/>
    <w:rsid w:val="00160492"/>
    <w:rsid w:val="00195FE9"/>
    <w:rsid w:val="001B7183"/>
    <w:rsid w:val="001E2B6A"/>
    <w:rsid w:val="00227197"/>
    <w:rsid w:val="002B07D8"/>
    <w:rsid w:val="002B44E2"/>
    <w:rsid w:val="002B5E06"/>
    <w:rsid w:val="002D0646"/>
    <w:rsid w:val="002F4EA3"/>
    <w:rsid w:val="00327F02"/>
    <w:rsid w:val="0033322E"/>
    <w:rsid w:val="00364D98"/>
    <w:rsid w:val="003A41A8"/>
    <w:rsid w:val="003B6EA1"/>
    <w:rsid w:val="003D16D6"/>
    <w:rsid w:val="00420F84"/>
    <w:rsid w:val="004D3282"/>
    <w:rsid w:val="004E1A2C"/>
    <w:rsid w:val="005049DC"/>
    <w:rsid w:val="00534605"/>
    <w:rsid w:val="005A7FCE"/>
    <w:rsid w:val="005F42A4"/>
    <w:rsid w:val="006002B9"/>
    <w:rsid w:val="006566BD"/>
    <w:rsid w:val="006F5BC9"/>
    <w:rsid w:val="006F6C80"/>
    <w:rsid w:val="00722BBF"/>
    <w:rsid w:val="00741F27"/>
    <w:rsid w:val="00781369"/>
    <w:rsid w:val="00781AEE"/>
    <w:rsid w:val="007900C7"/>
    <w:rsid w:val="007A6A22"/>
    <w:rsid w:val="007B3DD9"/>
    <w:rsid w:val="008227D3"/>
    <w:rsid w:val="00833923"/>
    <w:rsid w:val="008A5EFF"/>
    <w:rsid w:val="008B1844"/>
    <w:rsid w:val="008C5301"/>
    <w:rsid w:val="00946479"/>
    <w:rsid w:val="00A04F24"/>
    <w:rsid w:val="00A11273"/>
    <w:rsid w:val="00A14E15"/>
    <w:rsid w:val="00A6520D"/>
    <w:rsid w:val="00AB4955"/>
    <w:rsid w:val="00B0260D"/>
    <w:rsid w:val="00B26A72"/>
    <w:rsid w:val="00B63FF7"/>
    <w:rsid w:val="00B76D6D"/>
    <w:rsid w:val="00BC4280"/>
    <w:rsid w:val="00C028B1"/>
    <w:rsid w:val="00C8400E"/>
    <w:rsid w:val="00CB154D"/>
    <w:rsid w:val="00CC319B"/>
    <w:rsid w:val="00CD2209"/>
    <w:rsid w:val="00D42FBA"/>
    <w:rsid w:val="00D556E7"/>
    <w:rsid w:val="00D75762"/>
    <w:rsid w:val="00DB18D3"/>
    <w:rsid w:val="00E42EB7"/>
    <w:rsid w:val="00E532CD"/>
    <w:rsid w:val="00E93B25"/>
    <w:rsid w:val="00E943A4"/>
    <w:rsid w:val="00EB18AB"/>
    <w:rsid w:val="00ED613E"/>
    <w:rsid w:val="00EF2A0F"/>
    <w:rsid w:val="00F02BDD"/>
    <w:rsid w:val="00F9643A"/>
    <w:rsid w:val="00FB3C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F73BC9"/>
  <w15:chartTrackingRefBased/>
  <w15:docId w15:val="{CBFD28B5-501F-421E-99F6-F61F8B6516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1016FE"/>
    <w:pPr>
      <w:ind w:left="720"/>
      <w:contextualSpacing/>
    </w:pPr>
  </w:style>
  <w:style w:type="paragraph" w:styleId="CitaoIntensa">
    <w:name w:val="Intense Quote"/>
    <w:basedOn w:val="Normal"/>
    <w:next w:val="Normal"/>
    <w:link w:val="CitaoIntensaCarter"/>
    <w:uiPriority w:val="30"/>
    <w:qFormat/>
    <w:rsid w:val="0012079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CitaoIntensaCarter">
    <w:name w:val="Citação Intensa Caráter"/>
    <w:basedOn w:val="Tipodeletrapredefinidodopargrafo"/>
    <w:link w:val="CitaoIntensa"/>
    <w:uiPriority w:val="30"/>
    <w:rsid w:val="00120791"/>
    <w:rPr>
      <w:i/>
      <w:iCs/>
      <w:color w:val="5B9BD5" w:themeColor="accent1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D757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D7576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870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924</Words>
  <Characters>10392</Characters>
  <Application>Microsoft Office Word</Application>
  <DocSecurity>0</DocSecurity>
  <Lines>86</Lines>
  <Paragraphs>2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ês Ramalho</dc:creator>
  <cp:keywords/>
  <dc:description/>
  <cp:lastModifiedBy>Miguel Reis</cp:lastModifiedBy>
  <cp:revision>2</cp:revision>
  <dcterms:created xsi:type="dcterms:W3CDTF">2019-12-20T12:45:00Z</dcterms:created>
  <dcterms:modified xsi:type="dcterms:W3CDTF">2019-12-20T12:45:00Z</dcterms:modified>
</cp:coreProperties>
</file>